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CC47C37" w14:textId="73155099" w:rsidR="00FF17F5" w:rsidRPr="00FF17F5" w:rsidRDefault="00DE029B">
      <w:pPr>
        <w:rPr>
          <w:b/>
          <w:bCs/>
          <w:sz w:val="36"/>
          <w:szCs w:val="36"/>
        </w:rPr>
      </w:pPr>
      <w:bookmarkStart w:id="0" w:name="_GoBack"/>
      <w:bookmarkEnd w:id="0"/>
      <w:r>
        <w:rPr>
          <w:b/>
          <w:bCs/>
          <w:sz w:val="36"/>
          <w:szCs w:val="36"/>
        </w:rPr>
        <w:t xml:space="preserve">Supplementary Table </w:t>
      </w:r>
      <w:r w:rsidR="00BD0204">
        <w:rPr>
          <w:b/>
          <w:bCs/>
          <w:sz w:val="36"/>
          <w:szCs w:val="36"/>
        </w:rPr>
        <w:t>/ Supplementary File 2</w:t>
      </w:r>
    </w:p>
    <w:p w14:paraId="7CD4A3AC" w14:textId="77777777" w:rsidR="00FF17F5" w:rsidRDefault="00FF17F5"/>
    <w:tbl>
      <w:tblPr>
        <w:tblStyle w:val="TableGrid"/>
        <w:tblW w:w="5022" w:type="pct"/>
        <w:tblLayout w:type="fixed"/>
        <w:tblLook w:val="0480" w:firstRow="0" w:lastRow="0" w:firstColumn="1" w:lastColumn="0" w:noHBand="0" w:noVBand="1"/>
      </w:tblPr>
      <w:tblGrid>
        <w:gridCol w:w="1373"/>
        <w:gridCol w:w="2460"/>
        <w:gridCol w:w="2457"/>
        <w:gridCol w:w="1642"/>
        <w:gridCol w:w="2356"/>
        <w:gridCol w:w="4165"/>
      </w:tblGrid>
      <w:tr w:rsidR="008A7842" w:rsidRPr="006B1C45" w14:paraId="2D4BBB1D" w14:textId="63F85728" w:rsidTr="00DB274A">
        <w:tc>
          <w:tcPr>
            <w:tcW w:w="475" w:type="pct"/>
          </w:tcPr>
          <w:p w14:paraId="41E543A7" w14:textId="45FDF0FC" w:rsidR="00D92749" w:rsidRPr="006B1C45" w:rsidRDefault="00D92749" w:rsidP="001F310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Mammalian Rabs </w:t>
            </w:r>
          </w:p>
        </w:tc>
        <w:tc>
          <w:tcPr>
            <w:tcW w:w="851" w:type="pct"/>
          </w:tcPr>
          <w:p w14:paraId="595B9AEB" w14:textId="005731F1" w:rsidR="00D92749" w:rsidRPr="006B1C45" w:rsidRDefault="00FC1473" w:rsidP="001F310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ab tissue localization in</w:t>
            </w:r>
          </w:p>
          <w:p w14:paraId="2C2703A4" w14:textId="6B332EBE" w:rsidR="00D92749" w:rsidRPr="006B1C45" w:rsidRDefault="00B06B1E" w:rsidP="001F310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</w:t>
            </w:r>
            <w:r w:rsidR="00D92749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uman</w:t>
            </w:r>
          </w:p>
        </w:tc>
        <w:tc>
          <w:tcPr>
            <w:tcW w:w="850" w:type="pct"/>
          </w:tcPr>
          <w:p w14:paraId="11CA0B3E" w14:textId="21CC8225" w:rsidR="00D92749" w:rsidRPr="006B1C45" w:rsidRDefault="00FC1473" w:rsidP="001F310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Rab tissue localization in </w:t>
            </w:r>
            <w:r w:rsidR="00695528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rodent </w:t>
            </w:r>
          </w:p>
        </w:tc>
        <w:tc>
          <w:tcPr>
            <w:tcW w:w="568" w:type="pct"/>
          </w:tcPr>
          <w:p w14:paraId="7B13A961" w14:textId="5EBC43F6" w:rsidR="00D92749" w:rsidRPr="006B1C45" w:rsidRDefault="00FC1473" w:rsidP="001F310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  <w:t>D. melanogaster</w:t>
            </w: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Rabs</w:t>
            </w:r>
          </w:p>
        </w:tc>
        <w:tc>
          <w:tcPr>
            <w:tcW w:w="815" w:type="pct"/>
          </w:tcPr>
          <w:p w14:paraId="6AA7CFED" w14:textId="7185A5D4" w:rsidR="00D92749" w:rsidRPr="006B1C45" w:rsidRDefault="00FC1473" w:rsidP="001F310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Rab tissue localization in </w:t>
            </w:r>
            <w:r w:rsidR="00D92749" w:rsidRPr="006B1C45"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  <w:t>D</w:t>
            </w:r>
            <w:r w:rsidRPr="006B1C45"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  <w:t>.</w:t>
            </w:r>
            <w:r w:rsidR="00D35F95"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="00D92749" w:rsidRPr="006B1C45"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  <w:t>melanogaster</w:t>
            </w:r>
          </w:p>
        </w:tc>
        <w:tc>
          <w:tcPr>
            <w:tcW w:w="1441" w:type="pct"/>
          </w:tcPr>
          <w:p w14:paraId="4934917C" w14:textId="559DF2A4" w:rsidR="00D92749" w:rsidRPr="006B1C45" w:rsidRDefault="00FC1473" w:rsidP="001F310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D92749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eferences</w:t>
            </w:r>
          </w:p>
        </w:tc>
      </w:tr>
      <w:tr w:rsidR="008A7842" w:rsidRPr="00F96658" w14:paraId="68F7E4A5" w14:textId="00BE27BB" w:rsidTr="00DB274A">
        <w:tc>
          <w:tcPr>
            <w:tcW w:w="475" w:type="pct"/>
          </w:tcPr>
          <w:p w14:paraId="4D56134A" w14:textId="1EC3AD14" w:rsidR="000A565A" w:rsidRPr="006B1C45" w:rsidRDefault="000A565A" w:rsidP="001F310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a</w:t>
            </w:r>
          </w:p>
        </w:tc>
        <w:tc>
          <w:tcPr>
            <w:tcW w:w="851" w:type="pct"/>
          </w:tcPr>
          <w:p w14:paraId="6FC553DF" w14:textId="77777777" w:rsidR="001E0BA0" w:rsidRPr="006B1C45" w:rsidRDefault="000A565A" w:rsidP="001F310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- ubiquitous </w:t>
            </w:r>
          </w:p>
          <w:p w14:paraId="359749C6" w14:textId="65595B63" w:rsidR="000A565A" w:rsidRPr="006B1C45" w:rsidRDefault="001E0BA0" w:rsidP="001F310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: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 xml:space="preserve"> general cytoplasmic expression</w:t>
            </w:r>
          </w:p>
        </w:tc>
        <w:tc>
          <w:tcPr>
            <w:tcW w:w="850" w:type="pct"/>
          </w:tcPr>
          <w:p w14:paraId="01F122D5" w14:textId="63F22FD5" w:rsidR="000A565A" w:rsidRPr="006B1C45" w:rsidRDefault="000A565A" w:rsidP="001F310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no regional signal</w:t>
            </w:r>
            <w:r w:rsidR="003F1220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  <w:p w14:paraId="0DE42AA4" w14:textId="377E4385" w:rsidR="000A565A" w:rsidRPr="006B1C45" w:rsidRDefault="000A565A" w:rsidP="001F310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568" w:type="pct"/>
            <w:vMerge w:val="restart"/>
          </w:tcPr>
          <w:p w14:paraId="5FEA66A9" w14:textId="769EDE71" w:rsidR="000A565A" w:rsidRPr="006B1C45" w:rsidRDefault="000A565A" w:rsidP="001F310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1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4827B11B" w14:textId="43F28AA4" w:rsidR="00FC1473" w:rsidRPr="006B1C45" w:rsidRDefault="00FC1473" w:rsidP="001F310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(omelette)</w:t>
            </w:r>
          </w:p>
        </w:tc>
        <w:tc>
          <w:tcPr>
            <w:tcW w:w="815" w:type="pct"/>
            <w:vMerge w:val="restart"/>
          </w:tcPr>
          <w:p w14:paraId="479E9799" w14:textId="514C3A2F" w:rsidR="00DA3F8D" w:rsidRPr="006B1C45" w:rsidRDefault="00DA3F8D" w:rsidP="00EE5A28">
            <w:pPr>
              <w:rPr>
                <w:rFonts w:hAnsiTheme="minorHAnsi" w:cstheme="minorHAnsi"/>
                <w:sz w:val="20"/>
                <w:szCs w:val="20"/>
                <w:u w:val="single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ubiquitous</w:t>
            </w:r>
            <w:r w:rsidR="001E0BA0" w:rsidRPr="006B1C45">
              <w:rPr>
                <w:rFonts w:hAnsiTheme="minorHAnsi" w:cstheme="minorHAnsi"/>
                <w:sz w:val="20"/>
                <w:szCs w:val="20"/>
              </w:rPr>
              <w:t xml:space="preserve"> (E,</w:t>
            </w:r>
            <w:r w:rsidR="00361E5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E0BA0"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  <w:p w14:paraId="3E8C8B83" w14:textId="036A2B63" w:rsidR="00DA3F8D" w:rsidRPr="006B1C45" w:rsidRDefault="001E0BA0" w:rsidP="00EE5A28">
            <w:pPr>
              <w:rPr>
                <w:rFonts w:hAnsiTheme="minorHAnsi" w:cstheme="minorHAnsi"/>
                <w:sz w:val="20"/>
                <w:szCs w:val="20"/>
                <w:u w:val="single"/>
                <w:vertAlign w:val="superscript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DA3F8D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:</w:t>
            </w:r>
            <w:r w:rsidR="00DA3F8D" w:rsidRPr="006B1C45">
              <w:rPr>
                <w:rFonts w:hAnsiTheme="minorHAnsi" w:cstheme="minorHAnsi"/>
                <w:sz w:val="20"/>
                <w:szCs w:val="20"/>
              </w:rPr>
              <w:t xml:space="preserve"> ubiquitous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(L)</w:t>
            </w:r>
            <w:r w:rsidR="00DA3F8D" w:rsidRPr="006B1C45">
              <w:rPr>
                <w:rFonts w:hAnsiTheme="minorHAnsi" w:cstheme="minorHAnsi"/>
                <w:sz w:val="20"/>
                <w:szCs w:val="20"/>
              </w:rPr>
              <w:t>, brain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(A),</w:t>
            </w:r>
            <w:r w:rsidR="00DA3F8D" w:rsidRPr="006B1C45">
              <w:rPr>
                <w:rFonts w:hAnsiTheme="minorHAnsi" w:cstheme="minorHAnsi"/>
                <w:sz w:val="20"/>
                <w:szCs w:val="20"/>
              </w:rPr>
              <w:t xml:space="preserve"> heart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(A)</w:t>
            </w:r>
          </w:p>
          <w:p w14:paraId="3CD470F9" w14:textId="34C97AC7" w:rsidR="000A565A" w:rsidRPr="006B1C45" w:rsidRDefault="000A565A" w:rsidP="00DA3F8D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391E28F" w14:textId="469B55F0" w:rsidR="000A565A" w:rsidRPr="006B1C45" w:rsidRDefault="000A565A" w:rsidP="001F310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0663D908" w14:textId="3F2F759F" w:rsidR="00EE5A28" w:rsidRPr="006B1C45" w:rsidRDefault="00C74B58" w:rsidP="001F310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</w:p>
          <w:p w14:paraId="1A06D0B5" w14:textId="12482426" w:rsidR="00EE5A28" w:rsidRPr="00F96658" w:rsidRDefault="00EE5A28" w:rsidP="001F310C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D</w:t>
            </w:r>
            <w:r w:rsidR="00361E5E"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: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0M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0M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AD1F4F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Zhang et al., 2007)</w:t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BB07BB"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 w:rsidR="00BB07BB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W1tYXJhdG88L0F1dGhvcj48WWVhcj4yMDExPC9ZZWFy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W1tYXJhdG88L0F1dGhvcj48WWVhcj4yMDExPC9ZZWFy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BB07BB" w:rsidRPr="006B1C45">
              <w:rPr>
                <w:rFonts w:hAnsiTheme="minorHAnsi" w:cstheme="minorHAnsi"/>
                <w:sz w:val="20"/>
                <w:szCs w:val="20"/>
              </w:rPr>
            </w:r>
            <w:r w:rsidR="00BB07BB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BB07BB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mmarato et al., 2011)</w:t>
            </w:r>
            <w:r w:rsidR="00BB07BB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>, flyatlas2</w:t>
            </w:r>
          </w:p>
        </w:tc>
      </w:tr>
      <w:tr w:rsidR="008A7842" w:rsidRPr="006B1C45" w14:paraId="5A2E7A3C" w14:textId="128163D5" w:rsidTr="00DB274A">
        <w:tc>
          <w:tcPr>
            <w:tcW w:w="475" w:type="pct"/>
          </w:tcPr>
          <w:p w14:paraId="090B823C" w14:textId="6ACE8F96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b</w:t>
            </w:r>
          </w:p>
        </w:tc>
        <w:tc>
          <w:tcPr>
            <w:tcW w:w="851" w:type="pct"/>
          </w:tcPr>
          <w:p w14:paraId="47667F84" w14:textId="7304A7F3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  <w:p w14:paraId="061BECD4" w14:textId="2F1B677D" w:rsidR="000A565A" w:rsidRPr="006B1C45" w:rsidRDefault="001E0BA0" w:rsidP="001E0BA0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: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 xml:space="preserve"> general cytoplasmic expression</w:t>
            </w:r>
            <w:r w:rsidR="00EE5A28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850" w:type="pct"/>
          </w:tcPr>
          <w:p w14:paraId="2F6205BF" w14:textId="5D21E3FB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no regional signal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78AA5E9E" w14:textId="77777777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14CAACA9" w14:textId="35C243A8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49D43F88" w14:textId="0E11C0E1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  <w:p w14:paraId="08DFAA93" w14:textId="583BED77" w:rsidR="000A565A" w:rsidRPr="006B1C45" w:rsidRDefault="00C74B58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</w:p>
        </w:tc>
      </w:tr>
      <w:tr w:rsidR="008A7842" w:rsidRPr="00F96658" w14:paraId="23FBB527" w14:textId="079F907A" w:rsidTr="00DB274A">
        <w:tc>
          <w:tcPr>
            <w:tcW w:w="475" w:type="pct"/>
          </w:tcPr>
          <w:p w14:paraId="44142B22" w14:textId="451F377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a</w:t>
            </w:r>
          </w:p>
        </w:tc>
        <w:tc>
          <w:tcPr>
            <w:tcW w:w="851" w:type="pct"/>
          </w:tcPr>
          <w:p w14:paraId="49423617" w14:textId="14AC07E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  <w:p w14:paraId="0F626CEB" w14:textId="21F29D7C" w:rsidR="000A565A" w:rsidRPr="006B1C45" w:rsidRDefault="001E0BA0" w:rsidP="003F1220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EE5A28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C92F0F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>general cytoplasmic expression</w:t>
            </w:r>
            <w:r w:rsidR="00EE5A28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850" w:type="pct"/>
          </w:tcPr>
          <w:p w14:paraId="082DE9F0" w14:textId="7833F9B5" w:rsidR="000A565A" w:rsidRPr="006B1C45" w:rsidRDefault="000A565A" w:rsidP="0053378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no regional signal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  <w:p w14:paraId="69739667" w14:textId="5FE4AEBD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568" w:type="pct"/>
            <w:vMerge w:val="restart"/>
          </w:tcPr>
          <w:p w14:paraId="0E0706E0" w14:textId="0243D497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2</w:t>
            </w:r>
          </w:p>
        </w:tc>
        <w:tc>
          <w:tcPr>
            <w:tcW w:w="815" w:type="pct"/>
            <w:vMerge w:val="restart"/>
          </w:tcPr>
          <w:p w14:paraId="335F7999" w14:textId="7E33DE89" w:rsidR="002C7106" w:rsidRPr="006B1C45" w:rsidRDefault="002C7106" w:rsidP="00EE5A28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central nervous system</w:t>
            </w:r>
            <w:r w:rsidR="00BF574F" w:rsidRPr="006B1C45">
              <w:rPr>
                <w:rFonts w:hAnsiTheme="minorHAnsi" w:cstheme="minorHAnsi"/>
                <w:sz w:val="20"/>
                <w:szCs w:val="20"/>
              </w:rPr>
              <w:t xml:space="preserve"> (E),</w:t>
            </w:r>
            <w:r w:rsidR="001E0BA0" w:rsidRPr="006B1C45">
              <w:rPr>
                <w:rFonts w:hAnsiTheme="minorHAnsi" w:cstheme="minorHAnsi"/>
                <w:sz w:val="20"/>
                <w:szCs w:val="20"/>
              </w:rPr>
              <w:t xml:space="preserve"> ubiquitous</w:t>
            </w:r>
            <w:r w:rsidR="00BF574F" w:rsidRPr="006B1C45">
              <w:rPr>
                <w:rFonts w:hAnsiTheme="minorHAnsi" w:cstheme="minorHAnsi"/>
                <w:sz w:val="20"/>
                <w:szCs w:val="20"/>
              </w:rPr>
              <w:t xml:space="preserve"> (A)</w:t>
            </w:r>
          </w:p>
          <w:p w14:paraId="26ED395D" w14:textId="34CB5B51" w:rsidR="00BF574F" w:rsidRPr="006B1C45" w:rsidRDefault="00BF574F" w:rsidP="00EE5A28">
            <w:pPr>
              <w:rPr>
                <w:rFonts w:hAnsiTheme="minorHAnsi" w:cstheme="minorHAnsi"/>
                <w:sz w:val="20"/>
                <w:szCs w:val="20"/>
                <w:vertAlign w:val="superscript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ubiquitous (L), brain (A), heart (A)</w:t>
            </w:r>
          </w:p>
          <w:p w14:paraId="6530547C" w14:textId="787B0EE2" w:rsidR="000A565A" w:rsidRPr="006B1C45" w:rsidRDefault="000A565A" w:rsidP="0043037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  <w:highlight w:val="yellow"/>
              </w:rPr>
              <w:t xml:space="preserve"> </w:t>
            </w:r>
          </w:p>
        </w:tc>
        <w:tc>
          <w:tcPr>
            <w:tcW w:w="1441" w:type="pct"/>
          </w:tcPr>
          <w:p w14:paraId="3271016C" w14:textId="5F02D7CE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  <w:p w14:paraId="1566B42E" w14:textId="0B1DD733" w:rsidR="00E46FCF" w:rsidRPr="006B1C45" w:rsidRDefault="00C74B58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</w:p>
          <w:p w14:paraId="0F764398" w14:textId="05A91772" w:rsidR="000A565A" w:rsidRPr="00F96658" w:rsidRDefault="00E46FCF" w:rsidP="00D9274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D</w:t>
            </w:r>
            <w:r w:rsidR="00361E5E"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: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YW1tYXJhdG8gZXQgYWwuLCAyMDExOyBDaGFu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YW1tYXJhdG8gZXQgYWwuLCAyMDExOyBDaGFu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BB07BB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mmarato et al., 2011; Chan et al., 2011; Zhang et al., 2007)</w:t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, flyatlas2 </w:t>
            </w:r>
          </w:p>
        </w:tc>
      </w:tr>
      <w:tr w:rsidR="008A7842" w:rsidRPr="006B1C45" w14:paraId="011C6ADA" w14:textId="470BE0F1" w:rsidTr="00DB274A">
        <w:tc>
          <w:tcPr>
            <w:tcW w:w="475" w:type="pct"/>
          </w:tcPr>
          <w:p w14:paraId="0A616F0A" w14:textId="78F427AE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b</w:t>
            </w:r>
          </w:p>
        </w:tc>
        <w:tc>
          <w:tcPr>
            <w:tcW w:w="851" w:type="pct"/>
          </w:tcPr>
          <w:p w14:paraId="694BB066" w14:textId="739066E0" w:rsidR="000A565A" w:rsidRPr="006B1C45" w:rsidRDefault="000A565A" w:rsidP="003F1220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</w:tc>
        <w:tc>
          <w:tcPr>
            <w:tcW w:w="850" w:type="pct"/>
          </w:tcPr>
          <w:p w14:paraId="3410B0DF" w14:textId="7CFF99A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weak regional signal in the nervous system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04D81473" w14:textId="77777777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6DD25566" w14:textId="3E9F6AF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1262D8F9" w14:textId="62070952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  <w:p w14:paraId="2DC16105" w14:textId="42FD6D93" w:rsidR="000A565A" w:rsidRPr="006B1C45" w:rsidRDefault="00C74B58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</w:p>
        </w:tc>
      </w:tr>
      <w:tr w:rsidR="008A7842" w:rsidRPr="00F96658" w14:paraId="048CE3A3" w14:textId="6EB3C857" w:rsidTr="00DB274A">
        <w:tc>
          <w:tcPr>
            <w:tcW w:w="475" w:type="pct"/>
          </w:tcPr>
          <w:p w14:paraId="3A3BEBB0" w14:textId="49D37B3B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a</w:t>
            </w:r>
          </w:p>
        </w:tc>
        <w:tc>
          <w:tcPr>
            <w:tcW w:w="851" w:type="pct"/>
          </w:tcPr>
          <w:p w14:paraId="1BBC16BD" w14:textId="1FB53739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issue enriched (brain) -widespread in low levels</w:t>
            </w:r>
          </w:p>
          <w:p w14:paraId="03D2B330" w14:textId="04A2DAE5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selective expression in CNS, islets of Langerhans and adrenal medulla</w:t>
            </w:r>
          </w:p>
        </w:tc>
        <w:tc>
          <w:tcPr>
            <w:tcW w:w="850" w:type="pct"/>
          </w:tcPr>
          <w:p w14:paraId="5B71E8A0" w14:textId="3A9E312A" w:rsidR="00EA4EF9" w:rsidRPr="006B1C45" w:rsidRDefault="00EA4EF9" w:rsidP="00D92749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brain</w:t>
            </w:r>
            <w:r w:rsidR="00D07DF1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D07DF1" w:rsidRPr="00D07DF1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D07DF1" w:rsidRPr="00D07DF1">
              <w:rPr>
                <w:rFonts w:hAnsiTheme="minorHAnsi" w:cstheme="minorHAnsi"/>
                <w:sz w:val="20"/>
                <w:szCs w:val="20"/>
              </w:rPr>
              <w:t>A and Rn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D07DF1" w:rsidRPr="00D07DF1">
              <w:rPr>
                <w:rFonts w:hAnsiTheme="minorHAnsi" w:cstheme="minorHAnsi"/>
                <w:sz w:val="20"/>
                <w:szCs w:val="20"/>
              </w:rPr>
              <w:t>A)</w:t>
            </w:r>
          </w:p>
        </w:tc>
        <w:tc>
          <w:tcPr>
            <w:tcW w:w="568" w:type="pct"/>
            <w:vMerge w:val="restart"/>
          </w:tcPr>
          <w:p w14:paraId="2865E492" w14:textId="6E8B2206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3</w:t>
            </w:r>
          </w:p>
        </w:tc>
        <w:tc>
          <w:tcPr>
            <w:tcW w:w="815" w:type="pct"/>
            <w:vMerge w:val="restart"/>
          </w:tcPr>
          <w:p w14:paraId="519D6957" w14:textId="078ABA7F" w:rsidR="002B1DFD" w:rsidRPr="006B1C45" w:rsidRDefault="002B1DFD" w:rsidP="00C92F0F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central nervous system (E), nervous system high (A)</w:t>
            </w:r>
          </w:p>
          <w:p w14:paraId="6101E655" w14:textId="26C012D7" w:rsidR="002B1DFD" w:rsidRPr="006B1C45" w:rsidRDefault="002B1DFD" w:rsidP="00C92F0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protein: </w:t>
            </w:r>
            <w:r w:rsidRPr="006B1C45">
              <w:rPr>
                <w:rFonts w:hAnsiTheme="minorHAnsi" w:cstheme="minorHAnsi"/>
                <w:sz w:val="20"/>
                <w:szCs w:val="20"/>
              </w:rPr>
              <w:t>nervous system high (L), brain (A)</w:t>
            </w:r>
          </w:p>
          <w:p w14:paraId="158352DE" w14:textId="319F9042" w:rsidR="000A565A" w:rsidRPr="006B1C45" w:rsidRDefault="000A565A" w:rsidP="00C92F0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441" w:type="pct"/>
          </w:tcPr>
          <w:p w14:paraId="5BABFFFF" w14:textId="55F814B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  <w:p w14:paraId="5860D257" w14:textId="35E47505" w:rsidR="00E46FCF" w:rsidRPr="006B1C45" w:rsidRDefault="00C74B58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 xml:space="preserve">  </w:t>
            </w:r>
            <w:r w:rsidR="00AD1F4F" w:rsidRPr="006B1C45">
              <w:rPr>
                <w:rFonts w:hAnsiTheme="minorHAnsi" w:cstheme="minorHAnsi"/>
                <w:sz w:val="20"/>
                <w:szCs w:val="20"/>
                <w:lang w:val="de-DE"/>
              </w:rPr>
              <w:fldChar w:fldCharType="begin">
                <w:fldData xml:space="preserve">PEVuZE5vdGU+PENpdGU+PEF1dGhvcj5Tb2xsbmVyPC9BdXRob3I+PFllYXI+MjAxNzwvWWVhcj48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  <w:lang w:val="de-DE"/>
              </w:rPr>
              <w:fldChar w:fldCharType="begin">
                <w:fldData xml:space="preserve">PEVuZE5vdGU+PENpdGU+PEF1dGhvcj5Tb2xsbmVyPC9BdXRob3I+PFllYXI+MjAxNzwvWWVhcj48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  <w:lang w:val="de-DE"/>
              </w:rPr>
            </w:r>
            <w:r w:rsidR="00ED67E0">
              <w:rPr>
                <w:rFonts w:hAnsiTheme="minorHAnsi" w:cstheme="minorHAnsi"/>
                <w:sz w:val="20"/>
                <w:szCs w:val="20"/>
                <w:lang w:val="de-DE"/>
              </w:rPr>
              <w:fldChar w:fldCharType="end"/>
            </w:r>
            <w:r w:rsidR="00AD1F4F" w:rsidRPr="006B1C45">
              <w:rPr>
                <w:rFonts w:hAnsiTheme="minorHAnsi" w:cstheme="minorHAnsi"/>
                <w:sz w:val="20"/>
                <w:szCs w:val="20"/>
                <w:lang w:val="de-DE"/>
              </w:rPr>
            </w:r>
            <w:r w:rsidR="00AD1F4F" w:rsidRPr="006B1C45">
              <w:rPr>
                <w:rFonts w:hAnsiTheme="minorHAnsi" w:cstheme="minorHAnsi"/>
                <w:sz w:val="20"/>
                <w:szCs w:val="20"/>
                <w:lang w:val="de-DE"/>
              </w:rPr>
              <w:fldChar w:fldCharType="separate"/>
            </w:r>
            <w:r w:rsidR="00AD1F4F" w:rsidRPr="006B1C45">
              <w:rPr>
                <w:rFonts w:hAnsiTheme="minorHAnsi" w:cstheme="minorHAnsi"/>
                <w:noProof/>
                <w:sz w:val="20"/>
                <w:szCs w:val="20"/>
              </w:rPr>
              <w:t>(Elferink et al., 1992; Sollner et al., 2017)</w:t>
            </w:r>
            <w:r w:rsidR="00AD1F4F" w:rsidRPr="006B1C45">
              <w:rPr>
                <w:rFonts w:hAnsiTheme="minorHAnsi" w:cstheme="minorHAnsi"/>
                <w:sz w:val="20"/>
                <w:szCs w:val="20"/>
                <w:lang w:val="de-DE"/>
              </w:rPr>
              <w:fldChar w:fldCharType="end"/>
            </w:r>
          </w:p>
          <w:p w14:paraId="0219B569" w14:textId="02CB8F50" w:rsidR="00E46FCF" w:rsidRPr="00F96658" w:rsidRDefault="00E46FCF" w:rsidP="00D9274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D</w:t>
            </w:r>
            <w:r w:rsidR="00361E5E"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: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AD1F4F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Zhang et al., 2007)</w:t>
            </w:r>
            <w:r w:rsidR="00AD1F4F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, flyatlas2 </w:t>
            </w:r>
          </w:p>
        </w:tc>
      </w:tr>
      <w:tr w:rsidR="008A7842" w:rsidRPr="006B1C45" w14:paraId="12B9EBC9" w14:textId="2F511DBD" w:rsidTr="00DB274A">
        <w:tc>
          <w:tcPr>
            <w:tcW w:w="475" w:type="pct"/>
          </w:tcPr>
          <w:p w14:paraId="2C059E83" w14:textId="1055647D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b</w:t>
            </w:r>
          </w:p>
        </w:tc>
        <w:tc>
          <w:tcPr>
            <w:tcW w:w="851" w:type="pct"/>
          </w:tcPr>
          <w:p w14:paraId="707BF7C0" w14:textId="5E50974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2B1DFD" w:rsidRPr="006B1C45">
              <w:rPr>
                <w:rFonts w:hAnsiTheme="minorHAnsi" w:cstheme="minorHAnsi"/>
                <w:sz w:val="20"/>
                <w:szCs w:val="20"/>
              </w:rPr>
              <w:t>t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issue enhanced (brain, placenta, prostate) - widespread </w:t>
            </w:r>
          </w:p>
          <w:p w14:paraId="014A3C83" w14:textId="304094CD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cytoplasmic expression in pancreatic islet cells, glandular cells in prostate and enteroendocrine cells of the gastrointestinal tract</w:t>
            </w:r>
          </w:p>
        </w:tc>
        <w:tc>
          <w:tcPr>
            <w:tcW w:w="850" w:type="pct"/>
          </w:tcPr>
          <w:p w14:paraId="6E1F876E" w14:textId="61D0FCE3" w:rsidR="000A565A" w:rsidRPr="006B1C45" w:rsidRDefault="00CD2DCC" w:rsidP="00D92749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No regional signal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34B4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278ECF85" w14:textId="77777777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534E3664" w14:textId="67FE7301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6B4AECBC" w14:textId="7E4BE27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  <w:p w14:paraId="55EEB606" w14:textId="403C9EEA" w:rsidR="000A565A" w:rsidRPr="006B1C45" w:rsidRDefault="00C74B58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ED67EA"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</w:p>
        </w:tc>
      </w:tr>
      <w:tr w:rsidR="008A7842" w:rsidRPr="006B1C45" w14:paraId="72206982" w14:textId="41C9F745" w:rsidTr="00DB274A">
        <w:tc>
          <w:tcPr>
            <w:tcW w:w="475" w:type="pct"/>
          </w:tcPr>
          <w:p w14:paraId="0197285C" w14:textId="2D447859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c</w:t>
            </w:r>
          </w:p>
        </w:tc>
        <w:tc>
          <w:tcPr>
            <w:tcW w:w="851" w:type="pct"/>
          </w:tcPr>
          <w:p w14:paraId="2AAF93C7" w14:textId="53B25FFF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3F1220" w:rsidRPr="006B1C45">
              <w:rPr>
                <w:rFonts w:hAnsiTheme="minorHAnsi" w:cstheme="minorHAnsi"/>
                <w:sz w:val="20"/>
                <w:szCs w:val="20"/>
              </w:rPr>
              <w:t>g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roup enriched (adrenal gland, brain, pituitary gland) - widespread </w:t>
            </w:r>
          </w:p>
          <w:p w14:paraId="563B2F48" w14:textId="66838197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cytoplasmic expression in CNS, adrenal </w:t>
            </w:r>
            <w:r w:rsidRPr="006B1C45">
              <w:rPr>
                <w:rFonts w:hAnsiTheme="minorHAnsi" w:cstheme="minorHAnsi"/>
                <w:sz w:val="20"/>
                <w:szCs w:val="20"/>
              </w:rPr>
              <w:lastRenderedPageBreak/>
              <w:t>medulla and islets of Langerhans.</w:t>
            </w:r>
          </w:p>
        </w:tc>
        <w:tc>
          <w:tcPr>
            <w:tcW w:w="850" w:type="pct"/>
          </w:tcPr>
          <w:p w14:paraId="2B6F401F" w14:textId="29826822" w:rsidR="000A565A" w:rsidRPr="006B1C45" w:rsidRDefault="000A565A" w:rsidP="00D92749">
            <w:pPr>
              <w:rPr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lastRenderedPageBreak/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strong regional signal in nervous system and </w:t>
            </w:r>
            <w:r w:rsidR="00CD2DCC" w:rsidRPr="006B1C45">
              <w:rPr>
                <w:rFonts w:hAnsiTheme="minorHAnsi" w:cstheme="minorHAnsi"/>
                <w:sz w:val="20"/>
                <w:szCs w:val="20"/>
              </w:rPr>
              <w:t xml:space="preserve">weak in 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nose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  <w:p w14:paraId="4B2FECEB" w14:textId="54B89C4F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568" w:type="pct"/>
            <w:vMerge/>
          </w:tcPr>
          <w:p w14:paraId="42544291" w14:textId="77777777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079637A6" w14:textId="2CBBF935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72898A7C" w14:textId="2BA919D5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 </w:t>
            </w:r>
          </w:p>
          <w:p w14:paraId="7C1FEBE7" w14:textId="1150C58A" w:rsidR="000A565A" w:rsidRPr="006B1C45" w:rsidRDefault="00C74B58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0A565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0A565A"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</w:p>
        </w:tc>
      </w:tr>
      <w:tr w:rsidR="008A7842" w:rsidRPr="006B1C45" w14:paraId="38E1D593" w14:textId="6FA9F4F3" w:rsidTr="00DB274A">
        <w:tc>
          <w:tcPr>
            <w:tcW w:w="475" w:type="pct"/>
          </w:tcPr>
          <w:p w14:paraId="529FD189" w14:textId="77777777" w:rsidR="00FC1473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d</w:t>
            </w:r>
          </w:p>
          <w:p w14:paraId="607CA735" w14:textId="13698855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(Rab16) </w:t>
            </w:r>
          </w:p>
        </w:tc>
        <w:tc>
          <w:tcPr>
            <w:tcW w:w="851" w:type="pct"/>
          </w:tcPr>
          <w:p w14:paraId="2A805C3C" w14:textId="2AEDF77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  <w:p w14:paraId="6DA5E514" w14:textId="620EA2A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3F1220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cytoplasmic expression in most tissues. </w:t>
            </w:r>
          </w:p>
        </w:tc>
        <w:tc>
          <w:tcPr>
            <w:tcW w:w="850" w:type="pct"/>
          </w:tcPr>
          <w:p w14:paraId="1D60319C" w14:textId="0AE1A7C3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moderate regional signal in nervous system and skin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1E483E1D" w14:textId="77777777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7023E0D8" w14:textId="358A8620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248AF853" w14:textId="480324F4" w:rsidR="00E46FCF" w:rsidRPr="006B1C45" w:rsidRDefault="00E46FCF" w:rsidP="00E46FC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  <w:r w:rsidR="007C7423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66270E2E" w14:textId="336AF9D7" w:rsidR="000A565A" w:rsidRPr="006B1C45" w:rsidRDefault="00C74B58" w:rsidP="00E46FC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E46FCF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E46FCF"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  <w:r w:rsidR="007C7423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E46FCF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</w:tr>
      <w:tr w:rsidR="008A7842" w:rsidRPr="00F96658" w14:paraId="414238F5" w14:textId="0357D6F4" w:rsidTr="00DB274A">
        <w:tc>
          <w:tcPr>
            <w:tcW w:w="475" w:type="pct"/>
          </w:tcPr>
          <w:p w14:paraId="4ACB356E" w14:textId="3F340AED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4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a</w:t>
            </w:r>
          </w:p>
        </w:tc>
        <w:tc>
          <w:tcPr>
            <w:tcW w:w="851" w:type="pct"/>
          </w:tcPr>
          <w:p w14:paraId="50ACC4F6" w14:textId="30B270A0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  <w:p w14:paraId="3A990EAC" w14:textId="3C3CF3E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50" w:type="pct"/>
          </w:tcPr>
          <w:p w14:paraId="7699D7CF" w14:textId="0DED9B4A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moderate regional signal in the nervous system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 w:val="restart"/>
          </w:tcPr>
          <w:p w14:paraId="56A20D78" w14:textId="1AC90A44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4</w:t>
            </w:r>
          </w:p>
        </w:tc>
        <w:tc>
          <w:tcPr>
            <w:tcW w:w="815" w:type="pct"/>
            <w:vMerge w:val="restart"/>
          </w:tcPr>
          <w:p w14:paraId="0F3C4926" w14:textId="2A954A2D" w:rsidR="002B1DFD" w:rsidRPr="006B1C45" w:rsidRDefault="002B1DFD" w:rsidP="002B1DFD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ubiquitous</w:t>
            </w:r>
            <w:r w:rsidR="00B51E6E" w:rsidRPr="006B1C45">
              <w:rPr>
                <w:rFonts w:hAnsiTheme="minorHAnsi" w:cstheme="minorHAnsi"/>
                <w:sz w:val="20"/>
                <w:szCs w:val="20"/>
              </w:rPr>
              <w:t xml:space="preserve"> (E,</w:t>
            </w:r>
            <w:r w:rsidR="007C7423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51E6E" w:rsidRPr="006B1C45">
              <w:rPr>
                <w:rFonts w:hAnsiTheme="minorHAnsi" w:cstheme="minorHAnsi"/>
                <w:sz w:val="20"/>
                <w:szCs w:val="20"/>
              </w:rPr>
              <w:t>A)</w:t>
            </w:r>
            <w:r w:rsidRPr="006B1C45">
              <w:rPr>
                <w:rFonts w:hAnsiTheme="minorHAnsi" w:cstheme="minorHAnsi"/>
                <w:sz w:val="20"/>
                <w:szCs w:val="20"/>
              </w:rPr>
              <w:t>, enriched in mesoderm</w:t>
            </w:r>
            <w:r w:rsidR="00B51E6E" w:rsidRPr="006B1C45">
              <w:rPr>
                <w:rFonts w:hAnsiTheme="minorHAnsi" w:cstheme="minorHAnsi"/>
                <w:sz w:val="20"/>
                <w:szCs w:val="20"/>
              </w:rPr>
              <w:t xml:space="preserve"> and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ectoderm</w:t>
            </w:r>
            <w:r w:rsidR="00B51E6E" w:rsidRPr="006B1C45">
              <w:rPr>
                <w:rFonts w:hAnsiTheme="minorHAnsi" w:cstheme="minorHAnsi"/>
                <w:sz w:val="20"/>
                <w:szCs w:val="20"/>
              </w:rPr>
              <w:t xml:space="preserve"> (E)</w:t>
            </w:r>
          </w:p>
          <w:p w14:paraId="16CEF1DA" w14:textId="500B2DE8" w:rsidR="002B1DFD" w:rsidRPr="006B1C45" w:rsidRDefault="002B1DFD" w:rsidP="002B1DFD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protein: </w:t>
            </w:r>
            <w:r w:rsidR="00B51E6E" w:rsidRPr="006B1C45">
              <w:rPr>
                <w:rFonts w:hAnsiTheme="minorHAnsi" w:cstheme="minorHAnsi"/>
                <w:sz w:val="20"/>
                <w:szCs w:val="20"/>
              </w:rPr>
              <w:t>nervous system high (L), brain (A), heart (A)</w:t>
            </w:r>
          </w:p>
          <w:p w14:paraId="5BC804C5" w14:textId="57ECFA1E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441" w:type="pct"/>
          </w:tcPr>
          <w:p w14:paraId="33C5C5BC" w14:textId="08251A04" w:rsidR="00E46FCF" w:rsidRPr="006B1C45" w:rsidRDefault="00E46FCF" w:rsidP="00E46FC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 </w:t>
            </w:r>
          </w:p>
          <w:p w14:paraId="30C18BFA" w14:textId="1263CB12" w:rsidR="00E46FCF" w:rsidRPr="006B1C45" w:rsidRDefault="00C74B58" w:rsidP="00E46FC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</w:t>
            </w:r>
            <w:r w:rsidR="00E46FCF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="00E46FCF"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</w:p>
          <w:p w14:paraId="5BDDF2C1" w14:textId="67A8EF95" w:rsidR="000A565A" w:rsidRPr="00F96658" w:rsidRDefault="00E46FCF" w:rsidP="00E46FCF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D</w:t>
            </w:r>
            <w:r w:rsidR="00733A5E"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: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 w:rsidR="007C7423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YW1tYXJhdG8gZXQgYWwuLCAyMDExOyBDaGFu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YW1tYXJhdG8gZXQgYWwuLCAyMDExOyBDaGFu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7C7423" w:rsidRPr="006B1C45">
              <w:rPr>
                <w:rFonts w:hAnsiTheme="minorHAnsi" w:cstheme="minorHAnsi"/>
                <w:sz w:val="20"/>
                <w:szCs w:val="20"/>
              </w:rPr>
            </w:r>
            <w:r w:rsidR="007C7423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BB07BB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mmarato et al., 2011; Chan et al., 2011; Zhang et al., 2007)</w:t>
            </w:r>
            <w:r w:rsidR="007C7423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7C7423"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, 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flyatlas2 </w:t>
            </w:r>
          </w:p>
        </w:tc>
      </w:tr>
      <w:tr w:rsidR="008A7842" w:rsidRPr="006B1C45" w14:paraId="3A3467F7" w14:textId="6CB6C514" w:rsidTr="00DB274A">
        <w:tc>
          <w:tcPr>
            <w:tcW w:w="475" w:type="pct"/>
          </w:tcPr>
          <w:p w14:paraId="248FF32F" w14:textId="481FCB14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4</w:t>
            </w:r>
            <w:r w:rsidR="00FC1473" w:rsidRPr="006B1C45">
              <w:rPr>
                <w:rFonts w:hAnsiTheme="minorHAnsi" w:cstheme="minorHAnsi"/>
                <w:sz w:val="20"/>
                <w:szCs w:val="20"/>
              </w:rPr>
              <w:t>b</w:t>
            </w:r>
          </w:p>
        </w:tc>
        <w:tc>
          <w:tcPr>
            <w:tcW w:w="851" w:type="pct"/>
          </w:tcPr>
          <w:p w14:paraId="24E25CAA" w14:textId="398BDC2C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</w:tc>
        <w:tc>
          <w:tcPr>
            <w:tcW w:w="850" w:type="pct"/>
          </w:tcPr>
          <w:p w14:paraId="1D294EEE" w14:textId="6F6B293E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strong regional signal (nose, alimentary system, skeleton)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E) </w:t>
            </w:r>
          </w:p>
        </w:tc>
        <w:tc>
          <w:tcPr>
            <w:tcW w:w="568" w:type="pct"/>
            <w:vMerge/>
          </w:tcPr>
          <w:p w14:paraId="64458FAF" w14:textId="77777777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7BA5626C" w14:textId="21EB8B23" w:rsidR="000A565A" w:rsidRPr="006B1C45" w:rsidRDefault="000A565A" w:rsidP="00D92749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557CF51" w14:textId="51F7AE79" w:rsidR="00B51E6E" w:rsidRPr="006B1C45" w:rsidRDefault="00B51E6E" w:rsidP="00B51E6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  <w:p w14:paraId="3AB390D8" w14:textId="25ED462E" w:rsidR="000A565A" w:rsidRPr="006B1C45" w:rsidRDefault="00B51E6E" w:rsidP="00D92749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ranscriptome Atlas mouse embryo </w:t>
            </w:r>
          </w:p>
        </w:tc>
      </w:tr>
      <w:tr w:rsidR="008A7842" w:rsidRPr="006B1C45" w14:paraId="714E7EC8" w14:textId="77777777" w:rsidTr="00DB274A">
        <w:trPr>
          <w:trHeight w:val="1709"/>
        </w:trPr>
        <w:tc>
          <w:tcPr>
            <w:tcW w:w="475" w:type="pct"/>
          </w:tcPr>
          <w:p w14:paraId="4C9006F6" w14:textId="085EC481" w:rsidR="00C92F0F" w:rsidRPr="006B1C45" w:rsidRDefault="00C92F0F" w:rsidP="00C92F0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5a</w:t>
            </w:r>
          </w:p>
        </w:tc>
        <w:tc>
          <w:tcPr>
            <w:tcW w:w="851" w:type="pct"/>
          </w:tcPr>
          <w:p w14:paraId="7C0596CA" w14:textId="77777777" w:rsidR="00C92F0F" w:rsidRPr="006B1C45" w:rsidRDefault="00C92F0F" w:rsidP="00C92F0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  <w:p w14:paraId="4C67E308" w14:textId="791281C4" w:rsidR="00C92F0F" w:rsidRPr="006B1C45" w:rsidRDefault="00C92F0F" w:rsidP="00C92F0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cytoplasmic expression in all tissues</w:t>
            </w:r>
          </w:p>
        </w:tc>
        <w:tc>
          <w:tcPr>
            <w:tcW w:w="850" w:type="pct"/>
          </w:tcPr>
          <w:p w14:paraId="487D97AD" w14:textId="0BB2F4B3" w:rsidR="00C92F0F" w:rsidRPr="006B1C45" w:rsidRDefault="00FF17F5" w:rsidP="00C92F0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  <w:vMerge w:val="restart"/>
          </w:tcPr>
          <w:p w14:paraId="1530A5A9" w14:textId="0193524E" w:rsidR="00C92F0F" w:rsidRPr="006B1C45" w:rsidRDefault="00C92F0F" w:rsidP="00C92F0F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5</w:t>
            </w:r>
          </w:p>
        </w:tc>
        <w:tc>
          <w:tcPr>
            <w:tcW w:w="815" w:type="pct"/>
            <w:vMerge w:val="restart"/>
          </w:tcPr>
          <w:p w14:paraId="62214C00" w14:textId="1AAA0D9B" w:rsidR="00B51E6E" w:rsidRPr="00F96658" w:rsidRDefault="00B51E6E" w:rsidP="00C92F0F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F96658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F96658">
              <w:rPr>
                <w:rFonts w:hAnsiTheme="minorHAnsi" w:cstheme="minorHAnsi"/>
                <w:sz w:val="20"/>
                <w:szCs w:val="20"/>
              </w:rPr>
              <w:t xml:space="preserve"> ubiquitous (E,</w:t>
            </w:r>
            <w:r w:rsidR="007C7423" w:rsidRPr="00F96658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Pr="00F96658">
              <w:rPr>
                <w:rFonts w:hAnsiTheme="minorHAnsi" w:cstheme="minorHAnsi"/>
                <w:sz w:val="20"/>
                <w:szCs w:val="20"/>
              </w:rPr>
              <w:t>A), enriched in garland cells (E)</w:t>
            </w:r>
          </w:p>
          <w:p w14:paraId="1FD78ABC" w14:textId="07C6394A" w:rsidR="00B51E6E" w:rsidRPr="00F96658" w:rsidRDefault="00B51E6E" w:rsidP="00C92F0F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F96658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Pr="00F96658">
              <w:rPr>
                <w:rFonts w:hAnsiTheme="minorHAnsi" w:cstheme="minorHAnsi"/>
                <w:sz w:val="20"/>
                <w:szCs w:val="20"/>
              </w:rPr>
              <w:t xml:space="preserve"> ubiquitous (L), brain (A)</w:t>
            </w:r>
          </w:p>
          <w:p w14:paraId="15D28654" w14:textId="77777777" w:rsidR="00C92F0F" w:rsidRPr="00F96658" w:rsidRDefault="00C92F0F" w:rsidP="00C92F0F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65007C2" w14:textId="77777777" w:rsidR="00C92F0F" w:rsidRPr="006B1C45" w:rsidRDefault="00C92F0F" w:rsidP="00C92F0F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1F61A8E4" w14:textId="08D8C44F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  <w:p w14:paraId="47465C44" w14:textId="4C4C83D2" w:rsidR="00C92F0F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D</w:t>
            </w:r>
            <w:r w:rsidR="00733A5E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C85A5A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85A5A" w:rsidRPr="006B1C45">
              <w:rPr>
                <w:rFonts w:hAnsiTheme="minorHAnsi" w:cstheme="minorHAnsi"/>
                <w:sz w:val="20"/>
                <w:szCs w:val="20"/>
              </w:rPr>
            </w:r>
            <w:r w:rsidR="00C85A5A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C85A5A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C85A5A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85A5A" w:rsidRPr="006B1C45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flyatlas2 </w:t>
            </w:r>
          </w:p>
        </w:tc>
      </w:tr>
      <w:tr w:rsidR="008A7842" w:rsidRPr="006B1C45" w14:paraId="1641AAEE" w14:textId="274022A2" w:rsidTr="00DB274A">
        <w:tc>
          <w:tcPr>
            <w:tcW w:w="475" w:type="pct"/>
          </w:tcPr>
          <w:p w14:paraId="069C2E19" w14:textId="14F708C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5b</w:t>
            </w:r>
          </w:p>
        </w:tc>
        <w:tc>
          <w:tcPr>
            <w:tcW w:w="851" w:type="pct"/>
          </w:tcPr>
          <w:p w14:paraId="047B6BE8" w14:textId="449710C9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  <w:p w14:paraId="6D7F1D5C" w14:textId="56093968" w:rsidR="00F34276" w:rsidRPr="006B1C45" w:rsidRDefault="00B51E6E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: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 ubiquitous cytoplasmic expression </w:t>
            </w:r>
          </w:p>
        </w:tc>
        <w:tc>
          <w:tcPr>
            <w:tcW w:w="850" w:type="pct"/>
          </w:tcPr>
          <w:p w14:paraId="20525816" w14:textId="7761FA31" w:rsidR="00F34276" w:rsidRPr="006B1C45" w:rsidRDefault="00FF17F5" w:rsidP="00F34276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</w:t>
            </w:r>
            <w:r w:rsidRPr="00FF17F5">
              <w:rPr>
                <w:rFonts w:hAnsiTheme="minorHAnsi" w:cstheme="minorHAnsi"/>
                <w:sz w:val="20"/>
                <w:szCs w:val="20"/>
              </w:rPr>
              <w:t>o data</w:t>
            </w:r>
          </w:p>
        </w:tc>
        <w:tc>
          <w:tcPr>
            <w:tcW w:w="568" w:type="pct"/>
            <w:vMerge/>
          </w:tcPr>
          <w:p w14:paraId="4DE6D5E2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35F91D86" w14:textId="61AD3C15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627D64CF" w14:textId="3647C297" w:rsidR="00F34276" w:rsidRPr="006B1C45" w:rsidRDefault="00F34276" w:rsidP="004E325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</w:tc>
      </w:tr>
      <w:tr w:rsidR="008A7842" w:rsidRPr="006B1C45" w14:paraId="220E756C" w14:textId="7F914FBB" w:rsidTr="00DB274A">
        <w:tc>
          <w:tcPr>
            <w:tcW w:w="475" w:type="pct"/>
          </w:tcPr>
          <w:p w14:paraId="70473105" w14:textId="707A3FF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5c</w:t>
            </w:r>
          </w:p>
        </w:tc>
        <w:tc>
          <w:tcPr>
            <w:tcW w:w="851" w:type="pct"/>
          </w:tcPr>
          <w:p w14:paraId="248B2CCF" w14:textId="3AEC38B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  <w:p w14:paraId="60996521" w14:textId="1057210D" w:rsidR="00F34276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cytoplasmic expression in several tissues </w:t>
            </w:r>
          </w:p>
        </w:tc>
        <w:tc>
          <w:tcPr>
            <w:tcW w:w="850" w:type="pct"/>
          </w:tcPr>
          <w:p w14:paraId="24CED81A" w14:textId="7D1A14AC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not detected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6B0564E4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47C516FB" w14:textId="2BA81A4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3B3DF273" w14:textId="3EFA42E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H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e human protein atlas </w:t>
            </w:r>
          </w:p>
          <w:p w14:paraId="04ACC6C7" w14:textId="0F39FF0D" w:rsidR="00F34276" w:rsidRPr="006B1C45" w:rsidRDefault="00C74B58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F96658" w14:paraId="00188322" w14:textId="73526DEC" w:rsidTr="00DB274A">
        <w:tc>
          <w:tcPr>
            <w:tcW w:w="475" w:type="pct"/>
          </w:tcPr>
          <w:p w14:paraId="1FBB6729" w14:textId="2F6BF84C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6a</w:t>
            </w:r>
          </w:p>
        </w:tc>
        <w:tc>
          <w:tcPr>
            <w:tcW w:w="851" w:type="pct"/>
          </w:tcPr>
          <w:p w14:paraId="1251E0C3" w14:textId="5EF7F551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Low tissue specificity – ubiquitous</w:t>
            </w:r>
          </w:p>
          <w:p w14:paraId="0CA34AB1" w14:textId="62FEAB21" w:rsidR="00F34276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ubiquitous </w:t>
            </w:r>
          </w:p>
        </w:tc>
        <w:tc>
          <w:tcPr>
            <w:tcW w:w="850" w:type="pct"/>
          </w:tcPr>
          <w:p w14:paraId="6A5AF1B8" w14:textId="6C981314" w:rsidR="0093627E" w:rsidRPr="006B1C45" w:rsidRDefault="0093627E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strong regional signal in the nervous and alimentary system, eye and nose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  <w:p w14:paraId="2DDFFA4B" w14:textId="2120C534" w:rsidR="00B97800" w:rsidRPr="006B1C45" w:rsidRDefault="0093627E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B97800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B97800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5B77EE" w:rsidRPr="006B1C45">
              <w:rPr>
                <w:rFonts w:hAnsiTheme="minorHAnsi" w:cstheme="minorHAnsi"/>
                <w:sz w:val="20"/>
                <w:szCs w:val="20"/>
              </w:rPr>
              <w:t>u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biquitously expressed </w:t>
            </w:r>
            <w:r w:rsidR="007630A6" w:rsidRPr="008F3F09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8F3F09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 w:val="restart"/>
          </w:tcPr>
          <w:p w14:paraId="328BAECD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6</w:t>
            </w:r>
          </w:p>
          <w:p w14:paraId="19F2A409" w14:textId="33BDB60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(warthog)</w:t>
            </w:r>
          </w:p>
        </w:tc>
        <w:tc>
          <w:tcPr>
            <w:tcW w:w="815" w:type="pct"/>
            <w:vMerge w:val="restart"/>
          </w:tcPr>
          <w:p w14:paraId="6AC388AD" w14:textId="4DCC0FB0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ubiquitous (E,</w:t>
            </w:r>
            <w:r w:rsidR="0068790B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  <w:p w14:paraId="6A5F44B7" w14:textId="436BFFB9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protein: </w:t>
            </w:r>
            <w:r w:rsidRPr="006B1C45">
              <w:rPr>
                <w:rFonts w:hAnsiTheme="minorHAnsi" w:cstheme="minorHAnsi"/>
                <w:sz w:val="20"/>
                <w:szCs w:val="20"/>
              </w:rPr>
              <w:t>ubiquitous (L), brain (A)</w:t>
            </w:r>
          </w:p>
          <w:p w14:paraId="3D122F7C" w14:textId="5CB52640" w:rsidR="00F34276" w:rsidRPr="006B1C45" w:rsidRDefault="00F34276" w:rsidP="00B51E6E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2E609512" w14:textId="06089AB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1EFAEF75" w14:textId="4576523A" w:rsidR="00F34276" w:rsidRPr="006B1C45" w:rsidRDefault="00C74B58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, </w:t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kaW48L0F1dGhvcj48WWVhcj4yMDE1PC9ZZWFyPjxS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kaW48L0F1dGhvcj48WWVhcj4yMDE1PC9ZZWFyPjxS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4E325C" w:rsidRPr="006B1C45">
              <w:rPr>
                <w:rFonts w:hAnsiTheme="minorHAnsi" w:cstheme="minorHAnsi"/>
                <w:noProof/>
                <w:sz w:val="20"/>
                <w:szCs w:val="20"/>
              </w:rPr>
              <w:t>(Bardin et al., 2015)</w:t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C4FE854" w14:textId="38FAC3EC" w:rsidR="00F34276" w:rsidRPr="00F96658" w:rsidRDefault="00F34276" w:rsidP="00F3427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</w:t>
            </w:r>
            <w:r w:rsidR="0068790B"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4E325C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Zhang et al., 2007)</w:t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, flyatlas2 </w:t>
            </w:r>
          </w:p>
        </w:tc>
      </w:tr>
      <w:tr w:rsidR="008A7842" w:rsidRPr="006B1C45" w14:paraId="59C9BA89" w14:textId="6090A014" w:rsidTr="00DB274A">
        <w:tc>
          <w:tcPr>
            <w:tcW w:w="475" w:type="pct"/>
          </w:tcPr>
          <w:p w14:paraId="476B5C15" w14:textId="79236842" w:rsidR="00F34276" w:rsidRPr="006B1C45" w:rsidRDefault="00F34276" w:rsidP="00F34276">
            <w:pPr>
              <w:jc w:val="both"/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6b</w:t>
            </w:r>
          </w:p>
        </w:tc>
        <w:tc>
          <w:tcPr>
            <w:tcW w:w="851" w:type="pct"/>
          </w:tcPr>
          <w:p w14:paraId="7EF1EAE4" w14:textId="0E2E84CD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Group enriched (brain, parathyroid gland) – widespread</w:t>
            </w:r>
          </w:p>
          <w:p w14:paraId="7D74D368" w14:textId="15885A06" w:rsidR="00F34276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predominantly expressed in </w:t>
            </w:r>
            <w:r w:rsidR="00B97800" w:rsidRPr="006B1C45">
              <w:rPr>
                <w:rFonts w:hAnsiTheme="minorHAnsi" w:cstheme="minorHAnsi"/>
                <w:sz w:val="20"/>
                <w:szCs w:val="20"/>
              </w:rPr>
              <w:t>the brain</w:t>
            </w:r>
          </w:p>
        </w:tc>
        <w:tc>
          <w:tcPr>
            <w:tcW w:w="850" w:type="pct"/>
          </w:tcPr>
          <w:p w14:paraId="67D0DA67" w14:textId="013A14C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strong regional signal in the nervous system, eye and nose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64912653" w14:textId="5D521F6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0FB1411B" w14:textId="0C8BA6F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4B87E7E0" w14:textId="15BECCEC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he human protein atlas</w:t>
            </w:r>
            <w:r w:rsidR="009B6DBB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9B6DBB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cGRhbTwvQXV0aG9yPjxZZWFyPjIwMDA8L1llYXI+PFJl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cGRhbTwvQXV0aG9yPjxZZWFyPjIwMDA8L1llYXI+PFJl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B6DBB" w:rsidRPr="006B1C45">
              <w:rPr>
                <w:rFonts w:hAnsiTheme="minorHAnsi" w:cstheme="minorHAnsi"/>
                <w:sz w:val="20"/>
                <w:szCs w:val="20"/>
              </w:rPr>
            </w:r>
            <w:r w:rsidR="009B6DBB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B6DBB" w:rsidRPr="006B1C45">
              <w:rPr>
                <w:rFonts w:hAnsiTheme="minorHAnsi" w:cstheme="minorHAnsi"/>
                <w:noProof/>
                <w:sz w:val="20"/>
                <w:szCs w:val="20"/>
              </w:rPr>
              <w:t>(Opdam et al., 2000)</w:t>
            </w:r>
            <w:r w:rsidR="009B6DBB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7D749C7" w14:textId="7B3AB3B2" w:rsidR="00F34276" w:rsidRPr="006B1C45" w:rsidRDefault="00C74B58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  <w:p w14:paraId="2759F6A2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DB274A" w14:paraId="256BD15E" w14:textId="415776C0" w:rsidTr="00DB274A">
        <w:tc>
          <w:tcPr>
            <w:tcW w:w="475" w:type="pct"/>
          </w:tcPr>
          <w:p w14:paraId="2B060C7D" w14:textId="54009CAF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6a’</w:t>
            </w:r>
          </w:p>
          <w:p w14:paraId="2219CE69" w14:textId="2454BDD6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51" w:type="pct"/>
          </w:tcPr>
          <w:p w14:paraId="5EF16FC7" w14:textId="6573352D" w:rsidR="00F34276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3134CD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3134CD" w:rsidRPr="006B1C45">
              <w:rPr>
                <w:rFonts w:hAnsiTheme="minorHAnsi" w:cstheme="minorHAnsi"/>
                <w:sz w:val="20"/>
                <w:szCs w:val="20"/>
              </w:rPr>
              <w:t>: u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biquitous expression </w:t>
            </w:r>
          </w:p>
        </w:tc>
        <w:tc>
          <w:tcPr>
            <w:tcW w:w="850" w:type="pct"/>
          </w:tcPr>
          <w:p w14:paraId="712A15D7" w14:textId="2C3B5183" w:rsidR="004E325C" w:rsidRPr="006B1C45" w:rsidRDefault="0093627E" w:rsidP="004E325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4E325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4E325C" w:rsidRPr="008F3F09">
              <w:rPr>
                <w:rFonts w:hAnsiTheme="minorHAnsi" w:cstheme="minorHAnsi"/>
                <w:sz w:val="20"/>
                <w:szCs w:val="20"/>
              </w:rPr>
              <w:t>ubiquitously expressed</w:t>
            </w:r>
            <w:r w:rsidR="008F3F09">
              <w:rPr>
                <w:rFonts w:hAnsiTheme="minorHAnsi" w:cstheme="minorHAnsi"/>
                <w:sz w:val="20"/>
                <w:szCs w:val="20"/>
              </w:rPr>
              <w:t xml:space="preserve"> 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8F3F09">
              <w:rPr>
                <w:rFonts w:hAnsiTheme="minorHAnsi" w:cstheme="minorHAnsi"/>
                <w:sz w:val="20"/>
                <w:szCs w:val="20"/>
              </w:rPr>
              <w:t>E)</w:t>
            </w:r>
            <w:r w:rsidR="004E325C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02C6F1A4" w14:textId="7367D382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568" w:type="pct"/>
            <w:vMerge/>
          </w:tcPr>
          <w:p w14:paraId="2DA79829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1E1A06E1" w14:textId="2F781AC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43342D8E" w14:textId="75652463" w:rsidR="00F34276" w:rsidRPr="00F96658" w:rsidRDefault="00F34276" w:rsidP="00F3427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H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FY2hhcmQ8L0F1dGhvcj48WWVhcj4yMDAwPC9ZZWFyPjxS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FY2hhcmQ8L0F1dGhvcj48WWVhcj4yMDAwPC9ZZWFyPjxS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F1843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Echard et al., 2000)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3736BAE" w14:textId="7F14101D" w:rsidR="004E325C" w:rsidRPr="00F96658" w:rsidRDefault="004E325C" w:rsidP="00F3427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R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kaW48L0F1dGhvcj48WWVhcj4yMDE1PC9ZZWFyPjxS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kaW48L0F1dGhvcj48WWVhcj4yMDE1PC9ZZWFyPjxS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</w:r>
            <w:r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ardin et al., 2015)</w:t>
            </w:r>
            <w:r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8A7842" w:rsidRPr="006B1C45" w14:paraId="2E4852D0" w14:textId="77777777" w:rsidTr="00DB274A">
        <w:tc>
          <w:tcPr>
            <w:tcW w:w="475" w:type="pct"/>
          </w:tcPr>
          <w:p w14:paraId="4ABBDBA1" w14:textId="5512727C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lastRenderedPageBreak/>
              <w:t>Rab6c*</w:t>
            </w:r>
          </w:p>
        </w:tc>
        <w:tc>
          <w:tcPr>
            <w:tcW w:w="851" w:type="pct"/>
          </w:tcPr>
          <w:p w14:paraId="219CCBF9" w14:textId="604FBAD5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parathyroid gland) – widespread</w:t>
            </w:r>
            <w:r w:rsidR="009823F6">
              <w:rPr>
                <w:rFonts w:hAnsiTheme="minorHAnsi" w:cstheme="minorHAnsi"/>
                <w:sz w:val="20"/>
                <w:szCs w:val="20"/>
              </w:rPr>
              <w:t>;</w:t>
            </w:r>
          </w:p>
          <w:p w14:paraId="23E59A1D" w14:textId="603159D2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9823F6">
              <w:rPr>
                <w:rFonts w:hAnsiTheme="minorHAnsi" w:cstheme="minorHAnsi"/>
                <w:sz w:val="20"/>
                <w:szCs w:val="20"/>
              </w:rPr>
              <w:t xml:space="preserve">fetal and adult brain, prostate, testis, and spinal cord </w:t>
            </w:r>
          </w:p>
        </w:tc>
        <w:tc>
          <w:tcPr>
            <w:tcW w:w="850" w:type="pct"/>
          </w:tcPr>
          <w:p w14:paraId="3A561038" w14:textId="70C5A40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not in mouse</w:t>
            </w:r>
          </w:p>
        </w:tc>
        <w:tc>
          <w:tcPr>
            <w:tcW w:w="568" w:type="pct"/>
            <w:vMerge/>
          </w:tcPr>
          <w:p w14:paraId="12B90B57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5FF4B7A9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0814A80E" w14:textId="5DF2856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he human protein atlas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="0050609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b3VuZzwvQXV0aG9yPjxZZWFyPjIwMTA8L1llYXI+PFJl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b3VuZzwvQXV0aG9yPjxZZWFyPjIwMTA8L1llYXI+PFJl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F1843" w:rsidRPr="006B1C45">
              <w:rPr>
                <w:rFonts w:hAnsiTheme="minorHAnsi" w:cstheme="minorHAnsi"/>
                <w:noProof/>
                <w:sz w:val="20"/>
                <w:szCs w:val="20"/>
              </w:rPr>
              <w:t>(Young et al., 2010)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4A36AAEE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731B3992" w14:textId="77777777" w:rsidTr="00DB274A">
        <w:tc>
          <w:tcPr>
            <w:tcW w:w="475" w:type="pct"/>
          </w:tcPr>
          <w:p w14:paraId="103C5BC2" w14:textId="0B2679F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6d (Rab41)</w:t>
            </w:r>
          </w:p>
        </w:tc>
        <w:tc>
          <w:tcPr>
            <w:tcW w:w="851" w:type="pct"/>
          </w:tcPr>
          <w:p w14:paraId="7698D134" w14:textId="360D78FF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41</w:t>
            </w:r>
          </w:p>
        </w:tc>
        <w:tc>
          <w:tcPr>
            <w:tcW w:w="850" w:type="pct"/>
          </w:tcPr>
          <w:p w14:paraId="5F9EACC7" w14:textId="693308E5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not in mouse</w:t>
            </w:r>
          </w:p>
        </w:tc>
        <w:tc>
          <w:tcPr>
            <w:tcW w:w="568" w:type="pct"/>
            <w:vMerge/>
          </w:tcPr>
          <w:p w14:paraId="655735EB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5DBC5A3A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1DDE4574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67D4D8D5" w14:textId="0DF6DA71" w:rsidTr="00DB274A">
        <w:tc>
          <w:tcPr>
            <w:tcW w:w="475" w:type="pct"/>
          </w:tcPr>
          <w:p w14:paraId="4302523B" w14:textId="3F09CE5C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7a</w:t>
            </w:r>
          </w:p>
        </w:tc>
        <w:tc>
          <w:tcPr>
            <w:tcW w:w="851" w:type="pct"/>
          </w:tcPr>
          <w:p w14:paraId="11BBC8BD" w14:textId="6BCABD70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06FEEC19" w14:textId="30A0A285" w:rsidR="00F34276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>: Ubiquitous cytoplasmic expression</w:t>
            </w:r>
            <w:r w:rsidR="00E201A5" w:rsidRPr="006B1C45">
              <w:rPr>
                <w:rFonts w:hAnsiTheme="minorHAnsi" w:cstheme="minorHAnsi"/>
                <w:sz w:val="20"/>
                <w:szCs w:val="20"/>
              </w:rPr>
              <w:t>, high expression in skeletal muscle</w:t>
            </w:r>
          </w:p>
        </w:tc>
        <w:tc>
          <w:tcPr>
            <w:tcW w:w="850" w:type="pct"/>
          </w:tcPr>
          <w:p w14:paraId="75E46CA6" w14:textId="7AB2CBCE" w:rsidR="00F34276" w:rsidRPr="006B1C45" w:rsidRDefault="0093627E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784219">
              <w:rPr>
                <w:rFonts w:hAnsiTheme="minorHAnsi" w:cstheme="minorHAnsi"/>
                <w:sz w:val="20"/>
                <w:szCs w:val="20"/>
              </w:rPr>
              <w:t>u</w:t>
            </w:r>
            <w:r w:rsidR="00F34276" w:rsidRPr="00784219">
              <w:rPr>
                <w:rFonts w:hAnsiTheme="minorHAnsi" w:cstheme="minorHAnsi"/>
                <w:sz w:val="20"/>
                <w:szCs w:val="20"/>
              </w:rPr>
              <w:t xml:space="preserve">biquitous expression, with high levels in liver, heart and kidney </w:t>
            </w:r>
            <w:r w:rsidR="007630A6" w:rsidRPr="00784219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784219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 w:val="restart"/>
          </w:tcPr>
          <w:p w14:paraId="3EA5BB10" w14:textId="53CA84C1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7</w:t>
            </w:r>
          </w:p>
        </w:tc>
        <w:tc>
          <w:tcPr>
            <w:tcW w:w="815" w:type="pct"/>
            <w:vMerge w:val="restart"/>
          </w:tcPr>
          <w:p w14:paraId="4B36C0A7" w14:textId="471E2201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ubiquitous (E,</w:t>
            </w:r>
            <w:r w:rsidR="00770310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  <w:p w14:paraId="0E8992E0" w14:textId="00EB3E1B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protein: </w:t>
            </w:r>
            <w:r w:rsidRPr="006B1C45">
              <w:rPr>
                <w:rFonts w:hAnsiTheme="minorHAnsi" w:cstheme="minorHAnsi"/>
                <w:sz w:val="20"/>
                <w:szCs w:val="20"/>
              </w:rPr>
              <w:t>ubiquitous (L), brain (A), heart (A)</w:t>
            </w:r>
          </w:p>
          <w:p w14:paraId="37680D28" w14:textId="77777777" w:rsidR="00951B76" w:rsidRPr="006B1C45" w:rsidRDefault="00951B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0837426" w14:textId="074CD95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04B7DC15" w14:textId="69F1BA55" w:rsidR="00951B76" w:rsidRPr="006B1C45" w:rsidRDefault="00951B76" w:rsidP="00951B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he human protein atlas</w:t>
            </w:r>
            <w:r w:rsidR="00E201A5" w:rsidRPr="006B1C45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WZXJob2V2ZW48L0F1dGhvcj48WWVhcj4yMDAzPC9ZZWFy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WZXJob2V2ZW48L0F1dGhvcj48WWVhcj4yMDAzPC9ZZWFy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F1843" w:rsidRPr="006B1C45">
              <w:rPr>
                <w:rFonts w:hAnsiTheme="minorHAnsi" w:cstheme="minorHAnsi"/>
                <w:noProof/>
                <w:sz w:val="20"/>
                <w:szCs w:val="20"/>
              </w:rPr>
              <w:t>(Verhoeven et al., 2003)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2711037" w14:textId="2215D0C4" w:rsidR="00951B76" w:rsidRPr="006B1C45" w:rsidRDefault="00C74B58" w:rsidP="00951B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951B76" w:rsidRPr="006B1C45">
              <w:rPr>
                <w:rFonts w:hAnsiTheme="minorHAnsi" w:cstheme="minorHAnsi"/>
                <w:sz w:val="20"/>
                <w:szCs w:val="20"/>
              </w:rPr>
              <w:t>: Transcriptome Atlas mouse embryo</w:t>
            </w:r>
            <w:r w:rsidR="00E45551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WZXJob2V2ZW48L0F1dGhvcj48WWVhcj4yMDAzPC9ZZWFy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WZXJob2V2ZW48L0F1dGhvcj48WWVhcj4yMDAzPC9ZZWFy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F1843" w:rsidRPr="006B1C45">
              <w:rPr>
                <w:rFonts w:hAnsiTheme="minorHAnsi" w:cstheme="minorHAnsi"/>
                <w:noProof/>
                <w:sz w:val="20"/>
                <w:szCs w:val="20"/>
              </w:rPr>
              <w:t>(Verhoeven et al., 2003)</w:t>
            </w:r>
            <w:r w:rsidR="008F1843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226C790" w14:textId="43FE0EC5" w:rsidR="00F34276" w:rsidRPr="006B1C45" w:rsidRDefault="00951B76" w:rsidP="00951B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68790B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8D55B1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FtbWFyYXRvIGV0IGFsLiwgMjAxMTsgQ2hh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FtbWFyYXRvIGV0IGFsLiwgMjAxMTsgQ2hh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D55B1" w:rsidRPr="006B1C45">
              <w:rPr>
                <w:rFonts w:hAnsiTheme="minorHAnsi" w:cstheme="minorHAnsi"/>
                <w:sz w:val="20"/>
                <w:szCs w:val="20"/>
              </w:rPr>
            </w:r>
            <w:r w:rsidR="008D55B1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BB07BB" w:rsidRPr="006B1C45">
              <w:rPr>
                <w:rFonts w:hAnsiTheme="minorHAnsi" w:cstheme="minorHAnsi"/>
                <w:noProof/>
                <w:sz w:val="20"/>
                <w:szCs w:val="20"/>
              </w:rPr>
              <w:t>(Cammarato et al., 2011; Chan et al., 2011; Zhang et al., 2007)</w:t>
            </w:r>
            <w:r w:rsidR="008D55B1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, flyatlas2 </w:t>
            </w:r>
          </w:p>
        </w:tc>
      </w:tr>
      <w:tr w:rsidR="008A7842" w:rsidRPr="006B1C45" w14:paraId="23AF9A40" w14:textId="34C2C717" w:rsidTr="00DB274A">
        <w:tc>
          <w:tcPr>
            <w:tcW w:w="475" w:type="pct"/>
          </w:tcPr>
          <w:p w14:paraId="6B8F4DB3" w14:textId="166B3AB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7b</w:t>
            </w:r>
          </w:p>
        </w:tc>
        <w:tc>
          <w:tcPr>
            <w:tcW w:w="851" w:type="pct"/>
          </w:tcPr>
          <w:p w14:paraId="28DDC4F1" w14:textId="7761CA5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issue enhanced (adipose tissue, skin) – widespread </w:t>
            </w:r>
          </w:p>
        </w:tc>
        <w:tc>
          <w:tcPr>
            <w:tcW w:w="850" w:type="pct"/>
          </w:tcPr>
          <w:p w14:paraId="5BAB21D7" w14:textId="5182A2AA" w:rsidR="00F34276" w:rsidRPr="006B1C45" w:rsidRDefault="00FF17F5" w:rsidP="00F3427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  <w:vMerge/>
          </w:tcPr>
          <w:p w14:paraId="44945EB1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3BC69F05" w14:textId="770637B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0BD68491" w14:textId="340490B3" w:rsidR="003B4051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2F5C86C9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7EA984AC" w14:textId="0BABA729" w:rsidTr="00DB274A">
        <w:tc>
          <w:tcPr>
            <w:tcW w:w="475" w:type="pct"/>
          </w:tcPr>
          <w:p w14:paraId="22BD4B90" w14:textId="748027F2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8a</w:t>
            </w:r>
          </w:p>
        </w:tc>
        <w:tc>
          <w:tcPr>
            <w:tcW w:w="851" w:type="pct"/>
          </w:tcPr>
          <w:p w14:paraId="4766266C" w14:textId="642E562D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</w:tc>
        <w:tc>
          <w:tcPr>
            <w:tcW w:w="850" w:type="pct"/>
          </w:tcPr>
          <w:p w14:paraId="1B79C3F5" w14:textId="0453E124" w:rsidR="00F34276" w:rsidRPr="006B1C45" w:rsidRDefault="00FF17F5" w:rsidP="005A0DD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  <w:vMerge w:val="restart"/>
          </w:tcPr>
          <w:p w14:paraId="54786544" w14:textId="453D948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8</w:t>
            </w:r>
          </w:p>
        </w:tc>
        <w:tc>
          <w:tcPr>
            <w:tcW w:w="815" w:type="pct"/>
            <w:vMerge w:val="restart"/>
          </w:tcPr>
          <w:p w14:paraId="2F27E93D" w14:textId="517E18EC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250EAB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>ubiquitous (E+A), enriched in mesoderm and ectoderm (E)</w:t>
            </w:r>
          </w:p>
          <w:p w14:paraId="242B8CD9" w14:textId="78FDD6BC" w:rsidR="00F34276" w:rsidRPr="006B1C45" w:rsidRDefault="00B51E6E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>ubiquitous (L), brain (A)</w:t>
            </w:r>
          </w:p>
        </w:tc>
        <w:tc>
          <w:tcPr>
            <w:tcW w:w="1441" w:type="pct"/>
          </w:tcPr>
          <w:p w14:paraId="7036E5D3" w14:textId="4D61DBFB" w:rsidR="003B4051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53389713" w14:textId="26D1AE3F" w:rsidR="00F34276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68790B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A51509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TsgWmhhbmcgZXQg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TsgWmhhbmcgZXQg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51509" w:rsidRPr="006B1C45">
              <w:rPr>
                <w:rFonts w:hAnsiTheme="minorHAnsi" w:cstheme="minorHAnsi"/>
                <w:sz w:val="20"/>
                <w:szCs w:val="20"/>
              </w:rPr>
            </w:r>
            <w:r w:rsidR="00A51509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A51509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A51509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, flyatlas2 </w:t>
            </w:r>
          </w:p>
        </w:tc>
      </w:tr>
      <w:tr w:rsidR="008A7842" w:rsidRPr="006B1C45" w14:paraId="1658E89F" w14:textId="3D08A32C" w:rsidTr="00DB274A">
        <w:trPr>
          <w:trHeight w:val="1965"/>
        </w:trPr>
        <w:tc>
          <w:tcPr>
            <w:tcW w:w="475" w:type="pct"/>
          </w:tcPr>
          <w:p w14:paraId="4853B4FE" w14:textId="7F822785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8b</w:t>
            </w:r>
          </w:p>
        </w:tc>
        <w:tc>
          <w:tcPr>
            <w:tcW w:w="851" w:type="pct"/>
          </w:tcPr>
          <w:p w14:paraId="15621A87" w14:textId="6BD22C64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Low tissue specificity – ubiquitous </w:t>
            </w:r>
          </w:p>
        </w:tc>
        <w:tc>
          <w:tcPr>
            <w:tcW w:w="850" w:type="pct"/>
          </w:tcPr>
          <w:p w14:paraId="4A1D124A" w14:textId="3841928A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no regional signal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707BB97D" w14:textId="77777777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3362955A" w14:textId="29D1CB94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  <w:vMerge w:val="restart"/>
          </w:tcPr>
          <w:p w14:paraId="3537E5EC" w14:textId="008D825E" w:rsidR="003F1220" w:rsidRPr="006B1C45" w:rsidRDefault="003F1220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0F689EB6" w14:textId="6B293C3D" w:rsidR="003F1220" w:rsidRPr="006B1C45" w:rsidRDefault="003F1220" w:rsidP="005A0DD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6B1C45" w14:paraId="56B2D567" w14:textId="77777777" w:rsidTr="00DB274A">
        <w:tc>
          <w:tcPr>
            <w:tcW w:w="475" w:type="pct"/>
          </w:tcPr>
          <w:p w14:paraId="086B3868" w14:textId="0A8B592D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8c (Rab13)</w:t>
            </w:r>
          </w:p>
        </w:tc>
        <w:tc>
          <w:tcPr>
            <w:tcW w:w="851" w:type="pct"/>
          </w:tcPr>
          <w:p w14:paraId="145FAC80" w14:textId="16AD5AE9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13</w:t>
            </w:r>
          </w:p>
        </w:tc>
        <w:tc>
          <w:tcPr>
            <w:tcW w:w="850" w:type="pct"/>
          </w:tcPr>
          <w:p w14:paraId="3569763E" w14:textId="0C51A234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13</w:t>
            </w:r>
          </w:p>
        </w:tc>
        <w:tc>
          <w:tcPr>
            <w:tcW w:w="568" w:type="pct"/>
            <w:vMerge/>
          </w:tcPr>
          <w:p w14:paraId="29EA0B9E" w14:textId="77777777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12CC7B87" w14:textId="77777777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  <w:vMerge/>
          </w:tcPr>
          <w:p w14:paraId="49AB9653" w14:textId="77777777" w:rsidR="003F1220" w:rsidRPr="006B1C45" w:rsidRDefault="003F1220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F96658" w14:paraId="1931DB14" w14:textId="3B9D69C9" w:rsidTr="00DB274A">
        <w:tc>
          <w:tcPr>
            <w:tcW w:w="475" w:type="pct"/>
          </w:tcPr>
          <w:p w14:paraId="6BE0E44A" w14:textId="6B7CEAA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9a</w:t>
            </w:r>
          </w:p>
        </w:tc>
        <w:tc>
          <w:tcPr>
            <w:tcW w:w="851" w:type="pct"/>
          </w:tcPr>
          <w:p w14:paraId="691E8FFA" w14:textId="08E78469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78E2861F" w14:textId="34D139F2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Ubiquitous cytoplasmic expression, most abundant in glandular and lymphoid cells </w:t>
            </w:r>
          </w:p>
        </w:tc>
        <w:tc>
          <w:tcPr>
            <w:tcW w:w="850" w:type="pct"/>
          </w:tcPr>
          <w:p w14:paraId="16D6EE87" w14:textId="469F7B32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no regional signal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 w:val="restart"/>
          </w:tcPr>
          <w:p w14:paraId="5B2688C8" w14:textId="22CEF31E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9</w:t>
            </w:r>
          </w:p>
        </w:tc>
        <w:tc>
          <w:tcPr>
            <w:tcW w:w="815" w:type="pct"/>
            <w:vMerge w:val="restart"/>
          </w:tcPr>
          <w:p w14:paraId="399D8611" w14:textId="278CF78C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ubiquitous (E+A), enriched in CNS (E)</w:t>
            </w:r>
          </w:p>
          <w:p w14:paraId="271B1D3D" w14:textId="2D50EB95" w:rsidR="00F34276" w:rsidRPr="006B1C45" w:rsidRDefault="00B51E6E" w:rsidP="00250EA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</w:tc>
        <w:tc>
          <w:tcPr>
            <w:tcW w:w="1441" w:type="pct"/>
          </w:tcPr>
          <w:p w14:paraId="2DB67486" w14:textId="62CA9618" w:rsidR="003B4051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7C25576F" w14:textId="1D1711B3" w:rsidR="003B4051" w:rsidRPr="006B1C45" w:rsidRDefault="00C74B58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B4051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  <w:p w14:paraId="20F00A4E" w14:textId="6A983465" w:rsidR="00F34276" w:rsidRPr="00F96658" w:rsidRDefault="003B4051" w:rsidP="003B4051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</w:t>
            </w:r>
            <w:r w:rsidR="0068790B"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3158B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3158B" w:rsidRPr="006B1C45">
              <w:rPr>
                <w:rFonts w:hAnsiTheme="minorHAnsi" w:cstheme="minorHAnsi"/>
                <w:sz w:val="20"/>
                <w:szCs w:val="20"/>
              </w:rPr>
            </w:r>
            <w:r w:rsidR="0093158B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3158B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Zhang et al., 2007)</w:t>
            </w:r>
            <w:r w:rsidR="0093158B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, flyatlas2 </w:t>
            </w:r>
          </w:p>
        </w:tc>
      </w:tr>
      <w:tr w:rsidR="008A7842" w:rsidRPr="006B1C45" w14:paraId="67A1DBF9" w14:textId="33C81459" w:rsidTr="00DB274A">
        <w:trPr>
          <w:trHeight w:val="1406"/>
        </w:trPr>
        <w:tc>
          <w:tcPr>
            <w:tcW w:w="475" w:type="pct"/>
          </w:tcPr>
          <w:p w14:paraId="28AE5D64" w14:textId="6BE28B6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9b</w:t>
            </w:r>
          </w:p>
        </w:tc>
        <w:tc>
          <w:tcPr>
            <w:tcW w:w="851" w:type="pct"/>
          </w:tcPr>
          <w:p w14:paraId="51A9013D" w14:textId="31BF762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heart muscle) – widespread</w:t>
            </w:r>
          </w:p>
          <w:p w14:paraId="2CFA6E92" w14:textId="60D10DD0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Membranous and cytoplasmic expression in most tissues, highest 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lastRenderedPageBreak/>
              <w:t xml:space="preserve">expression in intercalated discs of heart myocytes </w:t>
            </w:r>
          </w:p>
        </w:tc>
        <w:tc>
          <w:tcPr>
            <w:tcW w:w="850" w:type="pct"/>
          </w:tcPr>
          <w:p w14:paraId="0840EFB9" w14:textId="6F45F671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lastRenderedPageBreak/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no regional signal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517D008E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0D604B7E" w14:textId="705A4103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2FF7BAEE" w14:textId="1D787413" w:rsidR="003B4051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1DC17526" w14:textId="7044E0FE" w:rsidR="00F34276" w:rsidRPr="006B1C45" w:rsidRDefault="00C74B58" w:rsidP="00BB07B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B4051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F96658" w14:paraId="21B8F9E1" w14:textId="21B7EBFA" w:rsidTr="00DB274A">
        <w:tc>
          <w:tcPr>
            <w:tcW w:w="475" w:type="pct"/>
          </w:tcPr>
          <w:p w14:paraId="4780CA61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Rab10 </w:t>
            </w:r>
          </w:p>
        </w:tc>
        <w:tc>
          <w:tcPr>
            <w:tcW w:w="851" w:type="pct"/>
          </w:tcPr>
          <w:p w14:paraId="1584EB67" w14:textId="4F0BC9A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Low tissue specificity – ubiquitous </w:t>
            </w:r>
          </w:p>
          <w:p w14:paraId="5FE04BB7" w14:textId="27FC1254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>: Ubiquitous cytoplasmic expression</w:t>
            </w:r>
          </w:p>
        </w:tc>
        <w:tc>
          <w:tcPr>
            <w:tcW w:w="850" w:type="pct"/>
          </w:tcPr>
          <w:p w14:paraId="37D970E4" w14:textId="6A0C3F9D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NA: no regional signal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4F42B997" w14:textId="4140DB50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10</w:t>
            </w:r>
          </w:p>
        </w:tc>
        <w:tc>
          <w:tcPr>
            <w:tcW w:w="815" w:type="pct"/>
          </w:tcPr>
          <w:p w14:paraId="171F3C66" w14:textId="0D383DB7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ubiquitous (E+A), enriched in CNS (E)</w:t>
            </w:r>
          </w:p>
          <w:p w14:paraId="31EF7533" w14:textId="050069D1" w:rsidR="00F34276" w:rsidRPr="006B1C45" w:rsidRDefault="00B51E6E" w:rsidP="00EE218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widespread (L), brain (A), heart (A)</w:t>
            </w:r>
          </w:p>
        </w:tc>
        <w:tc>
          <w:tcPr>
            <w:tcW w:w="1441" w:type="pct"/>
          </w:tcPr>
          <w:p w14:paraId="77CDC7B9" w14:textId="3109C3DC" w:rsidR="003B4051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76986765" w14:textId="5EABA949" w:rsidR="003B4051" w:rsidRPr="006B1C45" w:rsidRDefault="00C74B58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B4051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  <w:p w14:paraId="27E4A000" w14:textId="045B3CE7" w:rsidR="00F34276" w:rsidRPr="00F96658" w:rsidRDefault="003B4051" w:rsidP="003B4051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</w:t>
            </w:r>
            <w:r w:rsidR="0068790B"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EE2A9D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W1tYXJhdG88L0F1dGhvcj48WWVhcj4yMDExPC9ZZWFy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W1tYXJhdG88L0F1dGhvcj48WWVhcj4yMDExPC9ZZWFy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EE2A9D" w:rsidRPr="006B1C45">
              <w:rPr>
                <w:rFonts w:hAnsiTheme="minorHAnsi" w:cstheme="minorHAnsi"/>
                <w:sz w:val="20"/>
                <w:szCs w:val="20"/>
              </w:rPr>
            </w:r>
            <w:r w:rsidR="00EE2A9D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EE2A9D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mmarato et al., 2011; Chan et al., 2011; Zhang et al., 2007)</w:t>
            </w:r>
            <w:r w:rsidR="00EE2A9D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EE2A9D" w:rsidRPr="00F96658">
              <w:rPr>
                <w:rFonts w:hAnsiTheme="minorHAnsi" w:cstheme="minorHAnsi"/>
                <w:sz w:val="20"/>
                <w:szCs w:val="20"/>
                <w:lang w:val="nl-NL"/>
              </w:rPr>
              <w:t>,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 flyatlas2</w:t>
            </w:r>
            <w:r w:rsidR="00BB07BB"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, 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</w:p>
        </w:tc>
      </w:tr>
      <w:tr w:rsidR="008A7842" w:rsidRPr="00F96658" w14:paraId="476926CB" w14:textId="49DE3786" w:rsidTr="00DB274A">
        <w:tc>
          <w:tcPr>
            <w:tcW w:w="475" w:type="pct"/>
          </w:tcPr>
          <w:p w14:paraId="232DB469" w14:textId="7A4F377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1a</w:t>
            </w:r>
          </w:p>
        </w:tc>
        <w:tc>
          <w:tcPr>
            <w:tcW w:w="851" w:type="pct"/>
          </w:tcPr>
          <w:p w14:paraId="5FCA1A56" w14:textId="1E597B33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-ubiquitous</w:t>
            </w:r>
          </w:p>
          <w:p w14:paraId="241F46B4" w14:textId="7FCCCA99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>: Ubiquitous cytoplasmic and membranous expressio</w:t>
            </w:r>
            <w:r w:rsidRPr="006B1C45">
              <w:rPr>
                <w:rFonts w:hAnsiTheme="minorHAnsi" w:cstheme="minorHAnsi"/>
                <w:sz w:val="20"/>
                <w:szCs w:val="20"/>
              </w:rPr>
              <w:t>n</w:t>
            </w:r>
          </w:p>
        </w:tc>
        <w:tc>
          <w:tcPr>
            <w:tcW w:w="850" w:type="pct"/>
          </w:tcPr>
          <w:p w14:paraId="6DBFC1C7" w14:textId="72F15FE5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no regional signal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 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 w:val="restart"/>
          </w:tcPr>
          <w:p w14:paraId="43386DA4" w14:textId="739DB75B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11</w:t>
            </w:r>
          </w:p>
        </w:tc>
        <w:tc>
          <w:tcPr>
            <w:tcW w:w="815" w:type="pct"/>
            <w:vMerge w:val="restart"/>
          </w:tcPr>
          <w:p w14:paraId="2F28851E" w14:textId="77922359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  <w:lang w:val="de-DE"/>
              </w:rPr>
              <w:t xml:space="preserve"> ubiquitous (E+A), enriched in gut (E)</w:t>
            </w:r>
          </w:p>
          <w:p w14:paraId="40878A1E" w14:textId="013781BB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ubiquitous (L), brain (A), heart (A)</w:t>
            </w:r>
          </w:p>
          <w:p w14:paraId="457ABA3E" w14:textId="4978A3AC" w:rsidR="00F34276" w:rsidRPr="006B1C45" w:rsidRDefault="003B4051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441" w:type="pct"/>
          </w:tcPr>
          <w:p w14:paraId="7080E386" w14:textId="58326B4B" w:rsidR="003B4051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4A46083" w14:textId="05159867" w:rsidR="003B4051" w:rsidRPr="006B1C45" w:rsidRDefault="00C74B58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B4051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  <w:p w14:paraId="6D04E28C" w14:textId="17000E71" w:rsidR="00F34276" w:rsidRPr="00F96658" w:rsidRDefault="003B4051" w:rsidP="003B4051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</w:t>
            </w:r>
            <w:r w:rsidR="0068790B"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>:</w:t>
            </w:r>
            <w:r w:rsidR="009942B1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YW1tYXJhdG8gZXQgYWwuLCAyMDExOyBDaGFu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YW1tYXJhdG8gZXQgYWwuLCAyMDExOyBDaGFu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942B1" w:rsidRPr="006B1C45">
              <w:rPr>
                <w:rFonts w:hAnsiTheme="minorHAnsi" w:cstheme="minorHAnsi"/>
                <w:sz w:val="20"/>
                <w:szCs w:val="20"/>
              </w:rPr>
            </w:r>
            <w:r w:rsidR="009942B1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942B1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mmarato et al., 2011; Chan et al., 2011; Zhang et al., 2007)</w:t>
            </w:r>
            <w:r w:rsidR="009942B1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 flyatlas2 </w:t>
            </w:r>
          </w:p>
        </w:tc>
      </w:tr>
      <w:tr w:rsidR="008A7842" w:rsidRPr="006B1C45" w14:paraId="2114E858" w14:textId="6F741103" w:rsidTr="00DB274A">
        <w:tc>
          <w:tcPr>
            <w:tcW w:w="475" w:type="pct"/>
          </w:tcPr>
          <w:p w14:paraId="280219F5" w14:textId="2AE7C3BB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1b</w:t>
            </w:r>
          </w:p>
        </w:tc>
        <w:tc>
          <w:tcPr>
            <w:tcW w:w="851" w:type="pct"/>
          </w:tcPr>
          <w:p w14:paraId="0A725BC7" w14:textId="0BD9BDC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Low tissue specificity – ubiquitous </w:t>
            </w:r>
          </w:p>
        </w:tc>
        <w:tc>
          <w:tcPr>
            <w:tcW w:w="850" w:type="pct"/>
          </w:tcPr>
          <w:p w14:paraId="0CAFBD4F" w14:textId="30F8C9AE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no regional signal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/>
          </w:tcPr>
          <w:p w14:paraId="4A9E320A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2A821B94" w14:textId="66D3137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368F558E" w14:textId="5742A956" w:rsidR="003B4051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52BD9F8B" w14:textId="4918CB78" w:rsidR="00F34276" w:rsidRPr="006B1C45" w:rsidRDefault="00C74B58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B4051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6B1C45" w14:paraId="561BBEC4" w14:textId="77777777" w:rsidTr="00DB274A">
        <w:tc>
          <w:tcPr>
            <w:tcW w:w="475" w:type="pct"/>
          </w:tcPr>
          <w:p w14:paraId="3A32CC9D" w14:textId="49F76E6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1c (Rab25)</w:t>
            </w:r>
          </w:p>
        </w:tc>
        <w:tc>
          <w:tcPr>
            <w:tcW w:w="851" w:type="pct"/>
          </w:tcPr>
          <w:p w14:paraId="49E0815F" w14:textId="269D60B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25</w:t>
            </w:r>
          </w:p>
        </w:tc>
        <w:tc>
          <w:tcPr>
            <w:tcW w:w="850" w:type="pct"/>
          </w:tcPr>
          <w:p w14:paraId="44CFE74A" w14:textId="6560B3BE" w:rsidR="00F34276" w:rsidRPr="006B1C45" w:rsidRDefault="0005563A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25</w:t>
            </w:r>
          </w:p>
        </w:tc>
        <w:tc>
          <w:tcPr>
            <w:tcW w:w="568" w:type="pct"/>
            <w:vMerge/>
          </w:tcPr>
          <w:p w14:paraId="76E8CA30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5BA17824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C8ADBB6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7BC3CACA" w14:textId="4F9E7049" w:rsidTr="00DB274A">
        <w:tc>
          <w:tcPr>
            <w:tcW w:w="475" w:type="pct"/>
          </w:tcPr>
          <w:p w14:paraId="3A222993" w14:textId="320CF51B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2</w:t>
            </w:r>
          </w:p>
        </w:tc>
        <w:tc>
          <w:tcPr>
            <w:tcW w:w="851" w:type="pct"/>
          </w:tcPr>
          <w:p w14:paraId="4FDB570E" w14:textId="3B51C75E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skeletal muscle) – ubiquitous</w:t>
            </w:r>
          </w:p>
          <w:p w14:paraId="5297959B" w14:textId="3450B5A2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 xml:space="preserve">: Ubiquitous cytoplasmic expression </w:t>
            </w:r>
          </w:p>
        </w:tc>
        <w:tc>
          <w:tcPr>
            <w:tcW w:w="850" w:type="pct"/>
          </w:tcPr>
          <w:p w14:paraId="509084EA" w14:textId="535DEADB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no regional signal</w:t>
            </w:r>
            <w:r w:rsidR="0093627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415F76F9" w14:textId="02AB2DF3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3BA4D980" w14:textId="4808645F" w:rsidR="00F34276" w:rsidRPr="006B1C45" w:rsidRDefault="00324B4E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7125B040" w14:textId="1DAD7BF5" w:rsidR="003B4051" w:rsidRPr="006B1C45" w:rsidRDefault="003B4051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0C4683BA" w14:textId="215A3B9B" w:rsidR="00F34276" w:rsidRPr="006B1C45" w:rsidRDefault="00C74B58" w:rsidP="003B4051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B4051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6B1C45" w14:paraId="66EFD763" w14:textId="08383CEF" w:rsidTr="00DB274A">
        <w:tc>
          <w:tcPr>
            <w:tcW w:w="475" w:type="pct"/>
          </w:tcPr>
          <w:p w14:paraId="2147A32B" w14:textId="725490B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3 (Rab8c)</w:t>
            </w:r>
          </w:p>
        </w:tc>
        <w:tc>
          <w:tcPr>
            <w:tcW w:w="851" w:type="pct"/>
          </w:tcPr>
          <w:p w14:paraId="691B4F37" w14:textId="1754C752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3D9B3674" w14:textId="1760E2CE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>: Cytoplasmic expression in most tissues</w:t>
            </w:r>
          </w:p>
        </w:tc>
        <w:tc>
          <w:tcPr>
            <w:tcW w:w="850" w:type="pct"/>
          </w:tcPr>
          <w:p w14:paraId="06F23FDF" w14:textId="5507BACF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moderate regional signal brain and spinal cord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44AAF3C9" w14:textId="503AB64D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8</w:t>
            </w:r>
          </w:p>
        </w:tc>
        <w:tc>
          <w:tcPr>
            <w:tcW w:w="815" w:type="pct"/>
          </w:tcPr>
          <w:p w14:paraId="2666DF12" w14:textId="0E3222BC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</w:t>
            </w:r>
            <w:r w:rsidR="008C6EA5" w:rsidRPr="006B1C45">
              <w:rPr>
                <w:rFonts w:hAnsiTheme="minorHAnsi" w:cstheme="minorHAnsi"/>
                <w:sz w:val="20"/>
                <w:szCs w:val="20"/>
              </w:rPr>
              <w:t>ee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DmRab8</w:t>
            </w:r>
          </w:p>
          <w:p w14:paraId="71DB3EE7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0EDD8E5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5DDEC4C" w14:textId="1C7BB57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207293D2" w14:textId="66C9302A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70863F70" w14:textId="79D5DE34" w:rsidR="00F34276" w:rsidRPr="006B1C45" w:rsidRDefault="00C74B58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24B4E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F96658" w14:paraId="7FE618DD" w14:textId="693CA8BE" w:rsidTr="00DB274A">
        <w:tc>
          <w:tcPr>
            <w:tcW w:w="475" w:type="pct"/>
          </w:tcPr>
          <w:p w14:paraId="1A26D765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4</w:t>
            </w:r>
          </w:p>
        </w:tc>
        <w:tc>
          <w:tcPr>
            <w:tcW w:w="851" w:type="pct"/>
          </w:tcPr>
          <w:p w14:paraId="18790BA2" w14:textId="7AE9AC29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0704CDAC" w14:textId="73C97D7D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>: General cytoplasmic expression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CF57AC" w:rsidRPr="006B1C45">
              <w:rPr>
                <w:rFonts w:hAnsiTheme="minorHAnsi" w:cstheme="minorHAnsi"/>
                <w:sz w:val="20"/>
                <w:szCs w:val="20"/>
              </w:rPr>
              <w:t>ubiquitous</w:t>
            </w:r>
          </w:p>
          <w:p w14:paraId="31356929" w14:textId="0264ADF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50" w:type="pct"/>
          </w:tcPr>
          <w:p w14:paraId="37AFAA08" w14:textId="24967C9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no regional signal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  <w:p w14:paraId="1FC8F892" w14:textId="38CA2D2D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7A644D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7A644D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7A644D">
              <w:rPr>
                <w:rFonts w:hAnsiTheme="minorHAnsi" w:cstheme="minorHAnsi"/>
                <w:sz w:val="20"/>
                <w:szCs w:val="20"/>
              </w:rPr>
              <w:t>: ubiquitous expression</w:t>
            </w:r>
            <w:r w:rsidR="007A644D">
              <w:rPr>
                <w:rFonts w:hAnsiTheme="minorHAnsi" w:cstheme="minorHAnsi"/>
                <w:sz w:val="20"/>
                <w:szCs w:val="20"/>
              </w:rPr>
              <w:t xml:space="preserve"> with highest levels in brain, kidney, spleen and thymus (Rn)</w:t>
            </w:r>
          </w:p>
        </w:tc>
        <w:tc>
          <w:tcPr>
            <w:tcW w:w="568" w:type="pct"/>
          </w:tcPr>
          <w:p w14:paraId="456241CE" w14:textId="5E45C9D5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14</w:t>
            </w:r>
          </w:p>
        </w:tc>
        <w:tc>
          <w:tcPr>
            <w:tcW w:w="815" w:type="pct"/>
          </w:tcPr>
          <w:p w14:paraId="6869FEB9" w14:textId="2CF5AB61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ubiquitous (E+A), enriched in salivary gland and CNS (E)</w:t>
            </w:r>
          </w:p>
          <w:p w14:paraId="306F19BB" w14:textId="57C981EB" w:rsidR="00F34276" w:rsidRPr="006B1C45" w:rsidRDefault="00B51E6E" w:rsidP="00324B4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widespread(L), brain (A)</w:t>
            </w:r>
          </w:p>
        </w:tc>
        <w:tc>
          <w:tcPr>
            <w:tcW w:w="1441" w:type="pct"/>
          </w:tcPr>
          <w:p w14:paraId="3D04591A" w14:textId="7BD3A491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he human protein atlas</w:t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dW51dHVsYTwvQXV0aG9yPjxZZWFyPjIwMDQ8L1llYXI+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dW51dHVsYTwvQXV0aG9yPjxZZWFyPjIwMDQ8L1llYXI+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C3C24" w:rsidRPr="006B1C45">
              <w:rPr>
                <w:rFonts w:hAnsiTheme="minorHAnsi" w:cstheme="minorHAnsi"/>
                <w:noProof/>
                <w:sz w:val="20"/>
                <w:szCs w:val="20"/>
              </w:rPr>
              <w:t>(Junutula et al., 2004)</w:t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FDA1AE2" w14:textId="37F07A5D" w:rsidR="00324B4E" w:rsidRPr="006B1C45" w:rsidRDefault="00C74B58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24B4E" w:rsidRPr="006B1C45">
              <w:rPr>
                <w:rFonts w:hAnsiTheme="minorHAnsi" w:cstheme="minorHAnsi"/>
                <w:sz w:val="20"/>
                <w:szCs w:val="20"/>
              </w:rPr>
              <w:t>: Transcriptome Atlas mouse embryo</w:t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="00324B4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dW51dHVsYTwvQXV0aG9yPjxZZWFyPjIwMDQ8L1llYXI+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dW51dHVsYTwvQXV0aG9yPjxZZWFyPjIwMDQ8L1llYXI+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C3C24" w:rsidRPr="006B1C45">
              <w:rPr>
                <w:rFonts w:hAnsiTheme="minorHAnsi" w:cstheme="minorHAnsi"/>
                <w:noProof/>
                <w:sz w:val="20"/>
                <w:szCs w:val="20"/>
              </w:rPr>
              <w:t>(Junutula et al., 2004)</w:t>
            </w:r>
            <w:r w:rsidR="001C3C24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7226101" w14:textId="649A264F" w:rsidR="00F34276" w:rsidRPr="00F96658" w:rsidRDefault="00324B4E" w:rsidP="00324B4E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</w:t>
            </w:r>
            <w:r w:rsidR="0068790B"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3C75EF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3C75EF" w:rsidRPr="006B1C45">
              <w:rPr>
                <w:rFonts w:hAnsiTheme="minorHAnsi" w:cstheme="minorHAnsi"/>
                <w:sz w:val="20"/>
                <w:szCs w:val="20"/>
              </w:rPr>
            </w:r>
            <w:r w:rsidR="003C75EF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3C75EF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Zhang et al., 2007)</w:t>
            </w:r>
            <w:r w:rsidR="003C75EF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, flyatlas2 </w:t>
            </w:r>
          </w:p>
        </w:tc>
      </w:tr>
      <w:tr w:rsidR="008A7842" w:rsidRPr="006B1C45" w14:paraId="39AA7B89" w14:textId="5CF0575A" w:rsidTr="00DB274A">
        <w:tc>
          <w:tcPr>
            <w:tcW w:w="475" w:type="pct"/>
          </w:tcPr>
          <w:p w14:paraId="3954E600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5</w:t>
            </w:r>
          </w:p>
        </w:tc>
        <w:tc>
          <w:tcPr>
            <w:tcW w:w="851" w:type="pct"/>
          </w:tcPr>
          <w:p w14:paraId="3F17772B" w14:textId="605C5634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brain) – widespread</w:t>
            </w:r>
          </w:p>
          <w:p w14:paraId="27B9BD31" w14:textId="100EDF54" w:rsidR="00F34276" w:rsidRPr="006B1C45" w:rsidRDefault="005A0DD2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>: Cytoplasmic expression in all tissues</w:t>
            </w:r>
            <w:r w:rsidR="009D409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9D4099" w:rsidRPr="008A7842">
              <w:rPr>
                <w:rFonts w:hAnsiTheme="minorHAnsi" w:cstheme="minorHAnsi"/>
                <w:sz w:val="20"/>
                <w:szCs w:val="20"/>
              </w:rPr>
              <w:t>(uncertain)</w:t>
            </w:r>
          </w:p>
        </w:tc>
        <w:tc>
          <w:tcPr>
            <w:tcW w:w="850" w:type="pct"/>
          </w:tcPr>
          <w:p w14:paraId="4E6A8B19" w14:textId="201F8716" w:rsidR="00A161FB" w:rsidRPr="006B1C45" w:rsidRDefault="00627E03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</w:p>
          <w:p w14:paraId="74A7D454" w14:textId="272366D6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Specifically expressed in brain </w:t>
            </w:r>
            <w:r w:rsidR="00B13B04">
              <w:rPr>
                <w:rFonts w:hAnsiTheme="minorHAnsi" w:cstheme="minorHAnsi"/>
                <w:sz w:val="20"/>
                <w:szCs w:val="20"/>
              </w:rPr>
              <w:t>(Rn)</w:t>
            </w:r>
          </w:p>
        </w:tc>
        <w:tc>
          <w:tcPr>
            <w:tcW w:w="568" w:type="pct"/>
          </w:tcPr>
          <w:p w14:paraId="783BB962" w14:textId="79E833B0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39EA8E59" w14:textId="06563886" w:rsidR="00F34276" w:rsidRPr="006B1C45" w:rsidRDefault="00324B4E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3DDC5F14" w14:textId="62DEFF9E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0B53F86E" w14:textId="19104A0F" w:rsidR="00F34276" w:rsidRPr="006B1C45" w:rsidRDefault="00C74B58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B13B04">
              <w:rPr>
                <w:rFonts w:hAnsiTheme="minorHAnsi" w:cstheme="minorHAnsi"/>
                <w:b/>
                <w:sz w:val="20"/>
                <w:szCs w:val="20"/>
              </w:rPr>
              <w:t>:</w:t>
            </w:r>
            <w:r w:rsidR="00324B4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216ECB" w:rsidRPr="006B1C45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Elferink&lt;/Author&gt;&lt;Year&gt;1992&lt;/Year&gt;&lt;RecNum&gt;348&lt;/RecNum&gt;&lt;DisplayText&gt;(Elferink et al., 1992)&lt;/DisplayText&gt;&lt;record&gt;&lt;rec-number&gt;5&lt;/rec-number&gt;&lt;foreign-keys&gt;&lt;key app="EN" db-id="fxssfvat1edxe5epvr75xrwbxp50x0fap22d" timestamp="1607687783"&gt;5&lt;/key&gt;&lt;/foreign-keys&gt;&lt;ref-type name="Journal Article"&gt;17&lt;/ref-type&gt;&lt;contributors&gt;&lt;authors&gt;&lt;author&gt;Elferink, L. A.&lt;/author&gt;&lt;author&gt;Anzai, K.&lt;/author&gt;&lt;author&gt;Scheller, R. H.&lt;/author&gt;&lt;/authors&gt;&lt;/contributors&gt;&lt;titles&gt;&lt;title&gt;rab15, a novel low molecular weight GTP-binding protein specifically expressed in rat brain&lt;/title&gt;&lt;secondary-title&gt;J Biol Chem&lt;/secondary-title&gt;&lt;/titles&gt;&lt;periodical&gt;&lt;full-title&gt;J Biol Chem&lt;/full-title&gt;&lt;/periodical&gt;&lt;pages&gt;22693&lt;/pages&gt;&lt;volume&gt;267&lt;/volume&gt;&lt;number&gt;31&lt;/number&gt;&lt;edition&gt;1992/11/05&lt;/edition&gt;&lt;keywords&gt;&lt;keyword&gt;Amino Acid Sequence&lt;/keyword&gt;&lt;keyword&gt;Animals&lt;/keyword&gt;&lt;keyword&gt;GTP-Binding Proteins/*chemistry&lt;/keyword&gt;&lt;keyword&gt;Molecular Sequence Data&lt;/keyword&gt;&lt;keyword&gt;Nerve Tissue Proteins/chemistry&lt;/keyword&gt;&lt;keyword&gt;Rats&lt;/keyword&gt;&lt;/keywords&gt;&lt;dates&gt;&lt;year&gt;1992&lt;/year&gt;&lt;pub-dates&gt;&lt;date&gt;Nov 5&lt;/date&gt;&lt;/pub-dates&gt;&lt;/dates&gt;&lt;isbn&gt;0021-9258 (Print)&amp;#xD;0021-9258 (Linking)&lt;/isbn&gt;&lt;accession-num&gt;1429617&lt;/accession-num&gt;&lt;urls&gt;&lt;related-urls&gt;&lt;url&gt;https://www.ncbi.nlm.nih.gov/pubmed/1429617&lt;/url&gt;&lt;/related-urls&gt;&lt;/urls&gt;&lt;/record&gt;&lt;/Cite&gt;&lt;/EndNote&gt;</w:instrText>
            </w:r>
            <w:r w:rsidR="00216ECB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216ECB" w:rsidRPr="006B1C45">
              <w:rPr>
                <w:rFonts w:hAnsiTheme="minorHAnsi" w:cstheme="minorHAnsi"/>
                <w:noProof/>
                <w:sz w:val="20"/>
                <w:szCs w:val="20"/>
              </w:rPr>
              <w:t>(Elferink et al., 1992)</w:t>
            </w:r>
            <w:r w:rsidR="00216ECB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8A7842" w:rsidRPr="006B1C45" w14:paraId="50CB9FF2" w14:textId="77777777" w:rsidTr="00DB274A">
        <w:tc>
          <w:tcPr>
            <w:tcW w:w="475" w:type="pct"/>
          </w:tcPr>
          <w:p w14:paraId="522E06FD" w14:textId="4C8E19D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6 (Rab3d)</w:t>
            </w:r>
          </w:p>
        </w:tc>
        <w:tc>
          <w:tcPr>
            <w:tcW w:w="851" w:type="pct"/>
          </w:tcPr>
          <w:p w14:paraId="4ACF0B39" w14:textId="78D25A4A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3d</w:t>
            </w:r>
          </w:p>
        </w:tc>
        <w:tc>
          <w:tcPr>
            <w:tcW w:w="850" w:type="pct"/>
          </w:tcPr>
          <w:p w14:paraId="03EE7874" w14:textId="1F5CA5EE" w:rsidR="00F34276" w:rsidRPr="006B1C45" w:rsidRDefault="0005563A" w:rsidP="00F34276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3d</w:t>
            </w:r>
          </w:p>
        </w:tc>
        <w:tc>
          <w:tcPr>
            <w:tcW w:w="568" w:type="pct"/>
          </w:tcPr>
          <w:p w14:paraId="6E8FBF72" w14:textId="6CC53996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DmRab3</w:t>
            </w:r>
          </w:p>
        </w:tc>
        <w:tc>
          <w:tcPr>
            <w:tcW w:w="815" w:type="pct"/>
          </w:tcPr>
          <w:p w14:paraId="1BB0794B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C29F5E8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257869B8" w14:textId="2F6E5A8B" w:rsidTr="00DB274A">
        <w:tc>
          <w:tcPr>
            <w:tcW w:w="475" w:type="pct"/>
          </w:tcPr>
          <w:p w14:paraId="5C521B19" w14:textId="77777777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lastRenderedPageBreak/>
              <w:t xml:space="preserve">Rab17 </w:t>
            </w:r>
          </w:p>
        </w:tc>
        <w:tc>
          <w:tcPr>
            <w:tcW w:w="851" w:type="pct"/>
          </w:tcPr>
          <w:p w14:paraId="024283AF" w14:textId="4384CF62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intestine, liver) – widespread</w:t>
            </w:r>
          </w:p>
          <w:p w14:paraId="41A75F36" w14:textId="0CE06C5C" w:rsidR="00F34276" w:rsidRPr="006B1C45" w:rsidRDefault="001A60E7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3427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34276" w:rsidRPr="006B1C45">
              <w:rPr>
                <w:rFonts w:hAnsiTheme="minorHAnsi" w:cstheme="minorHAnsi"/>
                <w:sz w:val="20"/>
                <w:szCs w:val="20"/>
              </w:rPr>
              <w:t>: Cytoplasmic and membranous expression in several different tissue types, including CNS and most glandular cells</w:t>
            </w:r>
          </w:p>
        </w:tc>
        <w:tc>
          <w:tcPr>
            <w:tcW w:w="850" w:type="pct"/>
          </w:tcPr>
          <w:p w14:paraId="14515D17" w14:textId="003962E4" w:rsidR="00EB4EE2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moderate regional signal in nose, alimentary system and salivary gland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E), </w:t>
            </w:r>
            <w:r w:rsidRPr="006B1C45">
              <w:rPr>
                <w:sz w:val="20"/>
                <w:szCs w:val="20"/>
              </w:rPr>
              <w:t>specific to epithelial cells</w:t>
            </w:r>
            <w:r w:rsidR="00EB4EE2" w:rsidRPr="006B1C45">
              <w:rPr>
                <w:sz w:val="20"/>
                <w:szCs w:val="20"/>
              </w:rPr>
              <w:t>,</w:t>
            </w:r>
            <w:r w:rsidRPr="006B1C45">
              <w:rPr>
                <w:sz w:val="20"/>
                <w:szCs w:val="20"/>
              </w:rPr>
              <w:t xml:space="preserve"> in tissue like kidney, liver</w:t>
            </w:r>
            <w:r w:rsidR="00627E03" w:rsidRPr="006B1C45">
              <w:rPr>
                <w:sz w:val="20"/>
                <w:szCs w:val="20"/>
              </w:rPr>
              <w:t xml:space="preserve"> and </w:t>
            </w:r>
            <w:r w:rsidRPr="006B1C45">
              <w:rPr>
                <w:sz w:val="20"/>
                <w:szCs w:val="20"/>
              </w:rPr>
              <w:t xml:space="preserve">intestine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  <w:p w14:paraId="6A82DC47" w14:textId="34938006" w:rsidR="00EB4EE2" w:rsidRPr="006B1C45" w:rsidRDefault="001A60E7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b/>
                <w:bCs/>
                <w:sz w:val="20"/>
                <w:szCs w:val="20"/>
              </w:rPr>
              <w:t>p</w:t>
            </w:r>
            <w:r w:rsidR="00EB4EE2" w:rsidRPr="006B1C45">
              <w:rPr>
                <w:b/>
                <w:bCs/>
                <w:sz w:val="20"/>
                <w:szCs w:val="20"/>
              </w:rPr>
              <w:t>rotein</w:t>
            </w:r>
            <w:r w:rsidR="00EB4EE2" w:rsidRPr="006B1C45">
              <w:rPr>
                <w:sz w:val="20"/>
                <w:szCs w:val="20"/>
              </w:rPr>
              <w:t>: kidney (basolateral plasma membrane and to apical tubules)</w:t>
            </w:r>
            <w:r w:rsidR="00B34B46" w:rsidRPr="006B1C45">
              <w:rPr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</w:tc>
        <w:tc>
          <w:tcPr>
            <w:tcW w:w="568" w:type="pct"/>
          </w:tcPr>
          <w:p w14:paraId="12A56781" w14:textId="41A8AD58" w:rsidR="00F34276" w:rsidRPr="006B1C45" w:rsidRDefault="00F34276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6D9C4D4F" w14:textId="34C32F38" w:rsidR="00F34276" w:rsidRPr="006B1C45" w:rsidRDefault="00324B4E" w:rsidP="00F3427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15148B33" w14:textId="29515938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7946462" w14:textId="156A9DBE" w:rsidR="00F34276" w:rsidRPr="006B1C45" w:rsidRDefault="00C74B58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24B4E" w:rsidRPr="006B1C45">
              <w:rPr>
                <w:rFonts w:hAnsiTheme="minorHAnsi" w:cstheme="minorHAnsi"/>
                <w:sz w:val="20"/>
                <w:szCs w:val="20"/>
              </w:rPr>
              <w:t>: Transcriptome Atlas mouse embryo,</w:t>
            </w:r>
            <w:r w:rsidR="007B5DC1" w:rsidRPr="006B1C45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Lutcke&lt;/Author&gt;&lt;Year&gt;1993&lt;/Year&gt;&lt;RecNum&gt;250&lt;/RecNum&gt;&lt;DisplayText&gt;(Lutcke et al., 1993)&lt;/DisplayText&gt;&lt;record&gt;&lt;rec-number&gt;12&lt;/rec-number&gt;&lt;foreign-keys&gt;&lt;key app="EN" db-id="fxssfvat1edxe5epvr75xrwbxp50x0fap22d" timestamp="1607687783"&gt;12&lt;/key&gt;&lt;/foreign-keys&gt;&lt;ref-type name="Journal Article"&gt;17&lt;/ref-type&gt;&lt;contributors&gt;&lt;authors&gt;&lt;author&gt;Lutcke, A.&lt;/author&gt;&lt;author&gt;Jansson, S.&lt;/author&gt;&lt;author&gt;Parton, R. G.&lt;/author&gt;&lt;author&gt;Chavrier, P.&lt;/author&gt;&lt;author&gt;Valencia, A.&lt;/author&gt;&lt;author&gt;Huber, L. A.&lt;/author&gt;&lt;author&gt;Lehtonen, E.&lt;/author&gt;&lt;author&gt;Zerial, M.&lt;/author&gt;&lt;/authors&gt;&lt;/contributors&gt;&lt;auth-address&gt;European Molecular Biology Laboratory, Heidelberg, Germany.&lt;/auth-address&gt;&lt;titles&gt;&lt;title&gt;Rab17, a novel small GTPase, is specific for epithelial cells and is induced during cell polarization&lt;/title&gt;&lt;secondary-title&gt;J Cell Biol&lt;/secondary-title&gt;&lt;/titles&gt;&lt;periodical&gt;&lt;full-title&gt;J Cell Biol&lt;/full-title&gt;&lt;/periodical&gt;&lt;pages&gt;553-64&lt;/pages&gt;&lt;volume&gt;121&lt;/volume&gt;&lt;number&gt;3&lt;/number&gt;&lt;edition&gt;1993/05/01&lt;/edition&gt;&lt;keywords&gt;&lt;keyword&gt;Amino Acid Sequence&lt;/keyword&gt;&lt;keyword&gt;Animals&lt;/keyword&gt;&lt;keyword&gt;Base Sequence&lt;/keyword&gt;&lt;keyword&gt;Biological Transport/genetics&lt;/keyword&gt;&lt;keyword&gt;Cell Polarity/*genetics&lt;/keyword&gt;&lt;keyword&gt;DNA/analysis&lt;/keyword&gt;&lt;keyword&gt;Epithelium/chemistry&lt;/keyword&gt;&lt;keyword&gt;GTP Phosphohydrolases/*genetics&lt;/keyword&gt;&lt;keyword&gt;Gene Library&lt;/keyword&gt;&lt;keyword&gt;Immunohistochemistry&lt;/keyword&gt;&lt;keyword&gt;Intestines/chemistry&lt;/keyword&gt;&lt;keyword&gt;Kidney/chemistry/ultrastructure&lt;/keyword&gt;&lt;keyword&gt;Liver/chemistry&lt;/keyword&gt;&lt;keyword&gt;Mice&lt;/keyword&gt;&lt;keyword&gt;Molecular Sequence Data&lt;/keyword&gt;&lt;keyword&gt;*rab GTP-Binding Proteins&lt;/keyword&gt;&lt;/keywords&gt;&lt;dates&gt;&lt;year&gt;1993&lt;/year&gt;&lt;pub-dates&gt;&lt;date&gt;May&lt;/date&gt;&lt;/pub-dates&gt;&lt;/dates&gt;&lt;isbn&gt;0021-9525 (Print)&amp;#xD;0021-9525 (Linking)&lt;/isbn&gt;&lt;accession-num&gt;8486736&lt;/accession-num&gt;&lt;urls&gt;&lt;related-urls&gt;&lt;url&gt;https://www.ncbi.nlm.nih.gov/pubmed/8486736&lt;/url&gt;&lt;/related-urls&gt;&lt;/urls&gt;&lt;custom2&gt;PMC2119572&lt;/custom2&gt;&lt;electronic-resource-num&gt;10.1083/jcb.121.3.553&lt;/electronic-resource-num&gt;&lt;/record&gt;&lt;/Cite&gt;&lt;/EndNote&gt;</w:instrText>
            </w:r>
            <w:r w:rsidR="007B5DC1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7B5DC1" w:rsidRPr="006B1C45">
              <w:rPr>
                <w:rFonts w:hAnsiTheme="minorHAnsi" w:cstheme="minorHAnsi"/>
                <w:noProof/>
                <w:sz w:val="20"/>
                <w:szCs w:val="20"/>
              </w:rPr>
              <w:t>(Lutcke et al., 1993)</w:t>
            </w:r>
            <w:r w:rsidR="007B5DC1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324B4E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</w:tr>
      <w:tr w:rsidR="008A7842" w:rsidRPr="00F96658" w14:paraId="7FF4E367" w14:textId="52DBCDEE" w:rsidTr="00DB274A">
        <w:tc>
          <w:tcPr>
            <w:tcW w:w="475" w:type="pct"/>
          </w:tcPr>
          <w:p w14:paraId="177C7C55" w14:textId="77777777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8</w:t>
            </w:r>
          </w:p>
        </w:tc>
        <w:tc>
          <w:tcPr>
            <w:tcW w:w="851" w:type="pct"/>
          </w:tcPr>
          <w:p w14:paraId="4DF602D7" w14:textId="3DDB4EBD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- ubiquitous</w:t>
            </w:r>
          </w:p>
          <w:p w14:paraId="0D17D227" w14:textId="60126C8D" w:rsidR="00324B4E" w:rsidRPr="006B1C45" w:rsidRDefault="001A60E7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324B4E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324B4E" w:rsidRPr="006B1C45">
              <w:rPr>
                <w:rFonts w:hAnsiTheme="minorHAnsi" w:cstheme="minorHAnsi"/>
                <w:sz w:val="20"/>
                <w:szCs w:val="20"/>
              </w:rPr>
              <w:t xml:space="preserve">: Ubiquitous cytoplasmic expression </w:t>
            </w:r>
            <w:r w:rsidR="00324B4E" w:rsidRPr="008A7842">
              <w:rPr>
                <w:rFonts w:hAnsiTheme="minorHAnsi" w:cstheme="minorHAnsi"/>
                <w:sz w:val="20"/>
                <w:szCs w:val="20"/>
              </w:rPr>
              <w:t>(uncertain)</w:t>
            </w:r>
          </w:p>
        </w:tc>
        <w:tc>
          <w:tcPr>
            <w:tcW w:w="850" w:type="pct"/>
          </w:tcPr>
          <w:p w14:paraId="1F88B797" w14:textId="23F6413E" w:rsidR="00A9442A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no regional signal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E), </w:t>
            </w:r>
            <w:r w:rsidR="000F5AB6" w:rsidRPr="006B1C45">
              <w:rPr>
                <w:sz w:val="20"/>
                <w:szCs w:val="20"/>
              </w:rPr>
              <w:t xml:space="preserve">detected in </w:t>
            </w:r>
            <w:r w:rsidR="00A9442A" w:rsidRPr="006B1C45">
              <w:rPr>
                <w:sz w:val="20"/>
                <w:szCs w:val="20"/>
              </w:rPr>
              <w:t>kidney, liver, intestine</w:t>
            </w:r>
            <w:r w:rsidR="007630A6" w:rsidRPr="006B1C45">
              <w:rPr>
                <w:sz w:val="20"/>
                <w:szCs w:val="20"/>
              </w:rPr>
              <w:t xml:space="preserve">, </w:t>
            </w:r>
            <w:r w:rsidR="00A9442A" w:rsidRPr="006B1C45">
              <w:rPr>
                <w:sz w:val="20"/>
                <w:szCs w:val="20"/>
              </w:rPr>
              <w:t>brain, lung, spleen, heart</w:t>
            </w:r>
            <w:r w:rsidR="007630A6" w:rsidRPr="006B1C45">
              <w:rPr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  <w:p w14:paraId="558DA229" w14:textId="6217BE95" w:rsidR="000F5AB6" w:rsidRPr="006B1C45" w:rsidRDefault="001A60E7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FB49E5">
              <w:rPr>
                <w:b/>
                <w:bCs/>
                <w:sz w:val="20"/>
                <w:szCs w:val="20"/>
              </w:rPr>
              <w:t>p</w:t>
            </w:r>
            <w:r w:rsidR="00A9442A" w:rsidRPr="00FB49E5">
              <w:rPr>
                <w:b/>
                <w:bCs/>
                <w:sz w:val="20"/>
                <w:szCs w:val="20"/>
              </w:rPr>
              <w:t>rotein</w:t>
            </w:r>
            <w:r w:rsidR="00A9442A" w:rsidRPr="00FB49E5">
              <w:rPr>
                <w:sz w:val="20"/>
                <w:szCs w:val="20"/>
              </w:rPr>
              <w:t>: kidney cortex, tubular structures</w:t>
            </w:r>
            <w:r w:rsidR="00A9442A" w:rsidRPr="006B1C45">
              <w:rPr>
                <w:sz w:val="20"/>
                <w:szCs w:val="20"/>
              </w:rPr>
              <w:t xml:space="preserve"> </w:t>
            </w:r>
            <w:r w:rsidR="00FB49E5">
              <w:rPr>
                <w:sz w:val="20"/>
                <w:szCs w:val="20"/>
              </w:rPr>
              <w:t>(Mm)</w:t>
            </w:r>
          </w:p>
        </w:tc>
        <w:tc>
          <w:tcPr>
            <w:tcW w:w="568" w:type="pct"/>
          </w:tcPr>
          <w:p w14:paraId="51D576C4" w14:textId="29A1B797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18</w:t>
            </w:r>
          </w:p>
        </w:tc>
        <w:tc>
          <w:tcPr>
            <w:tcW w:w="815" w:type="pct"/>
          </w:tcPr>
          <w:p w14:paraId="3E7E9A76" w14:textId="048372DE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ubiquitous (E+A)</w:t>
            </w:r>
          </w:p>
          <w:p w14:paraId="19F86A86" w14:textId="20AAB964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widespread (L), brain(A), heart (A)</w:t>
            </w:r>
          </w:p>
          <w:p w14:paraId="07154A80" w14:textId="5096E999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441" w:type="pct"/>
          </w:tcPr>
          <w:p w14:paraId="3E316E77" w14:textId="2D145A96" w:rsidR="00324B4E" w:rsidRPr="006B1C45" w:rsidRDefault="00324B4E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6A427D8B" w14:textId="1098F18A" w:rsidR="00324B4E" w:rsidRPr="006B1C45" w:rsidRDefault="00C74B58" w:rsidP="00324B4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324B4E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3C6B97" w:rsidRPr="006B1C45">
              <w:rPr>
                <w:rFonts w:hAnsiTheme="minorHAnsi" w:cstheme="minorHAnsi"/>
                <w:sz w:val="20"/>
                <w:szCs w:val="20"/>
              </w:rPr>
              <w:t>Transcriptome Atlas mouse embryo</w:t>
            </w:r>
            <w:r w:rsidR="007B7538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="003C6B97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B7538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MdXRja2U8L0F1dGhvcj48WWVhcj4xOTk0PC9ZZWFyPjxS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MdXRja2U8L0F1dGhvcj48WWVhcj4xOTk0PC9ZZWFyPjxS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7B7538" w:rsidRPr="006B1C45">
              <w:rPr>
                <w:rFonts w:hAnsiTheme="minorHAnsi" w:cstheme="minorHAnsi"/>
                <w:sz w:val="20"/>
                <w:szCs w:val="20"/>
              </w:rPr>
            </w:r>
            <w:r w:rsidR="007B7538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7B7538" w:rsidRPr="006B1C45">
              <w:rPr>
                <w:rFonts w:hAnsiTheme="minorHAnsi" w:cstheme="minorHAnsi"/>
                <w:noProof/>
                <w:sz w:val="20"/>
                <w:szCs w:val="20"/>
              </w:rPr>
              <w:t>(Lutcke et al., 1994)</w:t>
            </w:r>
            <w:r w:rsidR="007B7538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578047E" w14:textId="4089D6FF" w:rsidR="00324B4E" w:rsidRPr="00F96658" w:rsidRDefault="00324B4E" w:rsidP="00324B4E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</w:t>
            </w:r>
            <w:r w:rsidR="00E53E11" w:rsidRPr="00F96658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8E4EBF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FtbWFyYXRvIGV0IGFsLiwgMjAxMTsgQ2hh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FtbWFyYXRvIGV0IGFsLiwgMjAxMTsgQ2hh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E4EBF" w:rsidRPr="006B1C45">
              <w:rPr>
                <w:rFonts w:hAnsiTheme="minorHAnsi" w:cstheme="minorHAnsi"/>
                <w:sz w:val="20"/>
                <w:szCs w:val="20"/>
              </w:rPr>
            </w:r>
            <w:r w:rsidR="008E4EBF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E4EBF" w:rsidRPr="00F96658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mmarato et al., 2011; Chan et al., 2011; Zhang et al., 2007)</w:t>
            </w:r>
            <w:r w:rsidR="008E4EBF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F96658">
              <w:rPr>
                <w:rFonts w:hAnsiTheme="minorHAnsi" w:cstheme="minorHAnsi"/>
                <w:sz w:val="20"/>
                <w:szCs w:val="20"/>
                <w:lang w:val="nl-NL"/>
              </w:rPr>
              <w:t xml:space="preserve">, flyatlas2 </w:t>
            </w:r>
          </w:p>
        </w:tc>
      </w:tr>
      <w:tr w:rsidR="008A7842" w:rsidRPr="006B1C45" w14:paraId="1F1675BB" w14:textId="7851383A" w:rsidTr="00DB274A">
        <w:tc>
          <w:tcPr>
            <w:tcW w:w="475" w:type="pct"/>
          </w:tcPr>
          <w:p w14:paraId="70C4DBAE" w14:textId="0E3B4D32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9a</w:t>
            </w:r>
          </w:p>
        </w:tc>
        <w:tc>
          <w:tcPr>
            <w:tcW w:w="851" w:type="pct"/>
          </w:tcPr>
          <w:p w14:paraId="3D3F0CBE" w14:textId="6BFD8B5C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issue enhanced (pancreas)- widespread </w:t>
            </w:r>
          </w:p>
        </w:tc>
        <w:tc>
          <w:tcPr>
            <w:tcW w:w="850" w:type="pct"/>
          </w:tcPr>
          <w:p w14:paraId="3BEBAE02" w14:textId="4266FA64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not detected in embryo, tissue specifically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E), </w:t>
            </w:r>
            <w:r w:rsidRPr="006B1C45">
              <w:rPr>
                <w:rFonts w:hAnsiTheme="minorHAnsi" w:cstheme="minorHAnsi"/>
                <w:sz w:val="20"/>
                <w:szCs w:val="20"/>
              </w:rPr>
              <w:t>intestine lung and spleen, kidney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 (</w:t>
            </w:r>
            <w:r w:rsidR="007630A6" w:rsidRPr="00C16D4C">
              <w:rPr>
                <w:rFonts w:hAnsiTheme="minorHAnsi" w:cstheme="minorHAnsi"/>
                <w:sz w:val="20"/>
                <w:szCs w:val="20"/>
              </w:rPr>
              <w:t>Mm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A)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617CA8D5" w14:textId="763A0A99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568" w:type="pct"/>
            <w:vMerge w:val="restart"/>
          </w:tcPr>
          <w:p w14:paraId="230B3638" w14:textId="47EE7496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19</w:t>
            </w:r>
          </w:p>
        </w:tc>
        <w:tc>
          <w:tcPr>
            <w:tcW w:w="815" w:type="pct"/>
            <w:vMerge w:val="restart"/>
          </w:tcPr>
          <w:p w14:paraId="6A1B5F5C" w14:textId="6B961984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ubiquitous(E+A)</w:t>
            </w:r>
          </w:p>
          <w:p w14:paraId="37262D9B" w14:textId="237811D4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  <w:p w14:paraId="2FFEAE8D" w14:textId="61AD2998" w:rsidR="000F5AB6" w:rsidRPr="006B1C45" w:rsidRDefault="000F5AB6" w:rsidP="00250EAB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58567DC" w14:textId="2432CA84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DFCEC5D" w14:textId="61D221D9" w:rsidR="00BA1478" w:rsidRPr="006B1C45" w:rsidRDefault="00C74B58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0F5AB6" w:rsidRPr="006B1C45">
              <w:rPr>
                <w:rFonts w:hAnsiTheme="minorHAnsi" w:cstheme="minorHAnsi"/>
                <w:sz w:val="20"/>
                <w:szCs w:val="20"/>
              </w:rPr>
              <w:t>: Transcriptome Atlas mouse embryo</w:t>
            </w:r>
            <w:r w:rsidR="00B5538B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="000F5AB6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B5538B" w:rsidRPr="006B1C45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Lutcke&lt;/Author&gt;&lt;Year&gt;1995&lt;/Year&gt;&lt;RecNum&gt;253&lt;/RecNum&gt;&lt;DisplayText&gt;(Lutcke et al., 1995)&lt;/DisplayText&gt;&lt;record&gt;&lt;rec-number&gt;14&lt;/rec-number&gt;&lt;foreign-keys&gt;&lt;key app="EN" db-id="fxssfvat1edxe5epvr75xrwbxp50x0fap22d" timestamp="1607687783"&gt;14&lt;/key&gt;&lt;/foreign-keys&gt;&lt;ref-type name="Journal Article"&gt;17&lt;/ref-type&gt;&lt;contributors&gt;&lt;authors&gt;&lt;author&gt;Lutcke, A.&lt;/author&gt;&lt;author&gt;Olkkonen, V. M.&lt;/author&gt;&lt;author&gt;Dupree, P.&lt;/author&gt;&lt;author&gt;Lutcke, H.&lt;/author&gt;&lt;author&gt;Simons, K.&lt;/author&gt;&lt;author&gt;Zerial, M.&lt;/author&gt;&lt;/authors&gt;&lt;/contributors&gt;&lt;auth-address&gt;Cell Biology Programme, European Molecular Biology Laboratory, Heidelberg, Germany.&lt;/auth-address&gt;&lt;titles&gt;&lt;title&gt;Isolation of a murine cDNA clone encoding Rab19, a novel tissue-specific small GTPase&lt;/title&gt;&lt;secondary-title&gt;Gene&lt;/secondary-title&gt;&lt;/titles&gt;&lt;periodical&gt;&lt;full-title&gt;Gene&lt;/full-title&gt;&lt;/periodical&gt;&lt;pages&gt;257-60&lt;/pages&gt;&lt;volume&gt;155&lt;/volume&gt;&lt;number&gt;2&lt;/number&gt;&lt;edition&gt;1995/04/03&lt;/edition&gt;&lt;keywords&gt;&lt;keyword&gt;Amino Acid Sequence&lt;/keyword&gt;&lt;keyword&gt;Animals&lt;/keyword&gt;&lt;keyword&gt;Base Sequence&lt;/keyword&gt;&lt;keyword&gt;Cloning, Molecular&lt;/keyword&gt;&lt;keyword&gt;DNA, Complementary/*genetics/isolation &amp;amp; purification&lt;/keyword&gt;&lt;keyword&gt;GTP Phosphohydrolases/biosynthesis/*genetics/isolation &amp;amp; purification&lt;/keyword&gt;&lt;keyword&gt;GTP-Binding Proteins/*genetics/isolation &amp;amp; purification&lt;/keyword&gt;&lt;keyword&gt;Mice&lt;/keyword&gt;&lt;keyword&gt;Molecular Sequence Data&lt;/keyword&gt;&lt;keyword&gt;Organ Specificity&lt;/keyword&gt;&lt;keyword&gt;RNA, Messenger/biosynthesis&lt;/keyword&gt;&lt;keyword&gt;*rab GTP-Binding Proteins&lt;/keyword&gt;&lt;/keywords&gt;&lt;dates&gt;&lt;year&gt;1995&lt;/year&gt;&lt;pub-dates&gt;&lt;date&gt;Apr 3&lt;/date&gt;&lt;/pub-dates&gt;&lt;/dates&gt;&lt;isbn&gt;0378-1119 (Print)&amp;#xD;0378-1119 (Linking)&lt;/isbn&gt;&lt;accession-num&gt;7721101&lt;/accession-num&gt;&lt;urls&gt;&lt;related-urls&gt;&lt;url&gt;https://www.ncbi.nlm.nih.gov/pubmed/7721101&lt;/url&gt;&lt;/related-urls&gt;&lt;/urls&gt;&lt;electronic-resource-num&gt;10.1016/0378-1119(94)00931-h&lt;/electronic-resource-num&gt;&lt;/record&gt;&lt;/Cite&gt;&lt;/EndNote&gt;</w:instrText>
            </w:r>
            <w:r w:rsidR="00B5538B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B5538B" w:rsidRPr="006B1C45">
              <w:rPr>
                <w:rFonts w:hAnsiTheme="minorHAnsi" w:cstheme="minorHAnsi"/>
                <w:noProof/>
                <w:sz w:val="20"/>
                <w:szCs w:val="20"/>
              </w:rPr>
              <w:t>(Lutcke et al., 1995)</w:t>
            </w:r>
            <w:r w:rsidR="00B5538B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EE6FCD5" w14:textId="297FF707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E53E11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B5538B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B5538B" w:rsidRPr="006B1C45">
              <w:rPr>
                <w:rFonts w:hAnsiTheme="minorHAnsi" w:cstheme="minorHAnsi"/>
                <w:sz w:val="20"/>
                <w:szCs w:val="20"/>
              </w:rPr>
            </w:r>
            <w:r w:rsidR="00B5538B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B5538B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B5538B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, this study</w:t>
            </w:r>
          </w:p>
        </w:tc>
      </w:tr>
      <w:tr w:rsidR="008A7842" w:rsidRPr="006B1C45" w14:paraId="32840833" w14:textId="77777777" w:rsidTr="00DB274A">
        <w:tc>
          <w:tcPr>
            <w:tcW w:w="475" w:type="pct"/>
          </w:tcPr>
          <w:p w14:paraId="5482E388" w14:textId="6519C2B8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19b (Rab43)</w:t>
            </w:r>
          </w:p>
        </w:tc>
        <w:tc>
          <w:tcPr>
            <w:tcW w:w="851" w:type="pct"/>
          </w:tcPr>
          <w:p w14:paraId="3C5FC7FA" w14:textId="6187CD8E" w:rsidR="000F5AB6" w:rsidRPr="006B1C45" w:rsidRDefault="00A161FB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43</w:t>
            </w:r>
          </w:p>
        </w:tc>
        <w:tc>
          <w:tcPr>
            <w:tcW w:w="850" w:type="pct"/>
          </w:tcPr>
          <w:p w14:paraId="4187870E" w14:textId="3AE4463B" w:rsidR="000F5AB6" w:rsidRPr="006B1C45" w:rsidRDefault="0005563A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43</w:t>
            </w:r>
          </w:p>
        </w:tc>
        <w:tc>
          <w:tcPr>
            <w:tcW w:w="568" w:type="pct"/>
            <w:vMerge/>
          </w:tcPr>
          <w:p w14:paraId="0754F7A3" w14:textId="77777777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61ACC9A2" w14:textId="77777777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3CC02624" w14:textId="77777777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64F924FE" w14:textId="5E7E69A5" w:rsidTr="00DB274A">
        <w:tc>
          <w:tcPr>
            <w:tcW w:w="475" w:type="pct"/>
          </w:tcPr>
          <w:p w14:paraId="3BAF3983" w14:textId="77777777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0</w:t>
            </w:r>
          </w:p>
        </w:tc>
        <w:tc>
          <w:tcPr>
            <w:tcW w:w="851" w:type="pct"/>
          </w:tcPr>
          <w:p w14:paraId="066E9E3C" w14:textId="50512F86" w:rsidR="000F5AB6" w:rsidRPr="006B1C45" w:rsidRDefault="000F5AB6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3245FF9F" w14:textId="1BE5B0B2" w:rsidR="000F5AB6" w:rsidRPr="006B1C45" w:rsidRDefault="001A60E7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0F5AB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0F5AB6" w:rsidRPr="006B1C45">
              <w:rPr>
                <w:rFonts w:hAnsiTheme="minorHAnsi" w:cstheme="minorHAnsi"/>
                <w:sz w:val="20"/>
                <w:szCs w:val="20"/>
              </w:rPr>
              <w:t xml:space="preserve">: Cytoplasmic expression in several tissues </w:t>
            </w:r>
            <w:r w:rsidR="000F5AB6" w:rsidRPr="008A7842">
              <w:rPr>
                <w:rFonts w:hAnsiTheme="minorHAnsi" w:cstheme="minorHAnsi"/>
                <w:sz w:val="20"/>
                <w:szCs w:val="20"/>
              </w:rPr>
              <w:t>(uncertain)</w:t>
            </w:r>
          </w:p>
        </w:tc>
        <w:tc>
          <w:tcPr>
            <w:tcW w:w="850" w:type="pct"/>
          </w:tcPr>
          <w:p w14:paraId="32E57DD3" w14:textId="4749C775" w:rsidR="000F5AB6" w:rsidRPr="006B1C45" w:rsidRDefault="000F5AB6" w:rsidP="000F5AB6">
            <w:pPr>
              <w:rPr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not detected</w:t>
            </w:r>
            <w:r w:rsidRPr="006B1C45">
              <w:rPr>
                <w:sz w:val="20"/>
                <w:szCs w:val="20"/>
              </w:rPr>
              <w:t xml:space="preserve"> in embryo</w:t>
            </w:r>
            <w:r w:rsidR="007630A6" w:rsidRPr="006B1C45">
              <w:rPr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,</w:t>
            </w:r>
            <w:r w:rsidRPr="006B1C45">
              <w:rPr>
                <w:sz w:val="20"/>
                <w:szCs w:val="20"/>
              </w:rPr>
              <w:t xml:space="preserve"> in a variety of adult mouse tissue</w:t>
            </w:r>
            <w:r w:rsidR="007630A6" w:rsidRPr="006B1C45">
              <w:rPr>
                <w:sz w:val="20"/>
                <w:szCs w:val="20"/>
              </w:rPr>
              <w:t>:</w:t>
            </w:r>
            <w:r w:rsidRPr="006B1C45">
              <w:rPr>
                <w:sz w:val="20"/>
                <w:szCs w:val="20"/>
              </w:rPr>
              <w:t xml:space="preserve"> </w:t>
            </w:r>
            <w:r w:rsidR="00A9442A" w:rsidRPr="006B1C45">
              <w:rPr>
                <w:sz w:val="20"/>
                <w:szCs w:val="20"/>
              </w:rPr>
              <w:t>kidney, liver, lung, s</w:t>
            </w:r>
            <w:r w:rsidR="0027624C">
              <w:rPr>
                <w:sz w:val="20"/>
                <w:szCs w:val="20"/>
              </w:rPr>
              <w:t>p</w:t>
            </w:r>
            <w:r w:rsidR="00A9442A" w:rsidRPr="006B1C45">
              <w:rPr>
                <w:sz w:val="20"/>
                <w:szCs w:val="20"/>
              </w:rPr>
              <w:t xml:space="preserve">leen, heart but </w:t>
            </w:r>
            <w:r w:rsidRPr="006B1C45">
              <w:rPr>
                <w:sz w:val="20"/>
                <w:szCs w:val="20"/>
              </w:rPr>
              <w:t xml:space="preserve">not detected in the brain </w:t>
            </w:r>
            <w:r w:rsidR="007630A6" w:rsidRPr="006B1C45">
              <w:rPr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7136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  <w:p w14:paraId="0D5BAE0A" w14:textId="030E7AA8" w:rsidR="00A9442A" w:rsidRPr="006B1C45" w:rsidRDefault="00FB49E5" w:rsidP="000F5AB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p</w:t>
            </w:r>
            <w:r w:rsidR="00A9442A" w:rsidRPr="006B1C45">
              <w:rPr>
                <w:b/>
                <w:bCs/>
                <w:sz w:val="20"/>
                <w:szCs w:val="20"/>
              </w:rPr>
              <w:t>rotein</w:t>
            </w:r>
            <w:r w:rsidR="007630A6" w:rsidRPr="006B1C45">
              <w:rPr>
                <w:sz w:val="20"/>
                <w:szCs w:val="20"/>
              </w:rPr>
              <w:t>:</w:t>
            </w:r>
            <w:r w:rsidR="00A9442A" w:rsidRPr="006B1C45">
              <w:rPr>
                <w:sz w:val="20"/>
                <w:szCs w:val="20"/>
              </w:rPr>
              <w:t xml:space="preserve"> kidney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)</w:t>
            </w:r>
          </w:p>
        </w:tc>
        <w:tc>
          <w:tcPr>
            <w:tcW w:w="568" w:type="pct"/>
          </w:tcPr>
          <w:p w14:paraId="29F6336D" w14:textId="3323D0C3" w:rsidR="000F5AB6" w:rsidRPr="006B1C45" w:rsidRDefault="000F5AB6" w:rsidP="000F5AB6">
            <w:pPr>
              <w:pStyle w:val="ListParagraph"/>
              <w:numPr>
                <w:ilvl w:val="0"/>
                <w:numId w:val="2"/>
              </w:num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</w:tcPr>
          <w:p w14:paraId="089A6A0D" w14:textId="67CBA376" w:rsidR="000F5AB6" w:rsidRPr="006B1C45" w:rsidRDefault="00A161FB" w:rsidP="000F5AB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54E5E5E4" w14:textId="3BCFB872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734F146E" w14:textId="1F00621A" w:rsidR="000F5AB6" w:rsidRPr="006B1C45" w:rsidRDefault="00C74B58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>: Transcriptome Atlas mouse embryo</w:t>
            </w:r>
            <w:r w:rsidR="00AF4745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="00BB66EB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MdXRja2U8L0F1dGhvcj48WWVhcj4xOTk0PC9ZZWFyPjxS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MdXRja2U8L0F1dGhvcj48WWVhcj4xOTk0PC9ZZWFyPjxS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BB66EB" w:rsidRPr="006B1C45">
              <w:rPr>
                <w:rFonts w:hAnsiTheme="minorHAnsi" w:cstheme="minorHAnsi"/>
                <w:sz w:val="20"/>
                <w:szCs w:val="20"/>
              </w:rPr>
            </w:r>
            <w:r w:rsidR="00BB66EB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BB66EB" w:rsidRPr="006B1C45">
              <w:rPr>
                <w:rFonts w:hAnsiTheme="minorHAnsi" w:cstheme="minorHAnsi"/>
                <w:noProof/>
                <w:sz w:val="20"/>
                <w:szCs w:val="20"/>
              </w:rPr>
              <w:t>(Lutcke et al., 1994)</w:t>
            </w:r>
            <w:r w:rsidR="00BB66EB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32A7B8DB" w14:textId="3E8AF112" w:rsidR="00BB66EB" w:rsidRPr="006B1C45" w:rsidRDefault="00BB66EB" w:rsidP="00A161FB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61519C3D" w14:textId="676B8232" w:rsidTr="00DB274A">
        <w:tc>
          <w:tcPr>
            <w:tcW w:w="475" w:type="pct"/>
          </w:tcPr>
          <w:p w14:paraId="450D0156" w14:textId="77777777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1</w:t>
            </w:r>
          </w:p>
        </w:tc>
        <w:tc>
          <w:tcPr>
            <w:tcW w:w="851" w:type="pct"/>
          </w:tcPr>
          <w:p w14:paraId="5E4B0280" w14:textId="55B86DA9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4EC7A7DA" w14:textId="6E17AF9F" w:rsidR="00A161FB" w:rsidRPr="006B1C45" w:rsidRDefault="001A60E7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161FB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>: General cytoplasmic expression</w:t>
            </w:r>
          </w:p>
        </w:tc>
        <w:tc>
          <w:tcPr>
            <w:tcW w:w="850" w:type="pct"/>
          </w:tcPr>
          <w:p w14:paraId="0CA9E167" w14:textId="7475A9BE" w:rsidR="00A161FB" w:rsidRPr="006B1C45" w:rsidRDefault="00A161FB" w:rsidP="00A161FB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moderate regional signal in nervous, alimentary and haemolymphoid system and eye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 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096AEBFF" w14:textId="1A3BFEA8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21</w:t>
            </w:r>
          </w:p>
        </w:tc>
        <w:tc>
          <w:tcPr>
            <w:tcW w:w="815" w:type="pct"/>
          </w:tcPr>
          <w:p w14:paraId="4EB05D56" w14:textId="7567F3F7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  <w:lang w:val="de-DE"/>
              </w:rPr>
              <w:t xml:space="preserve"> ubiquitous (E+A), enriched in gut (E)</w:t>
            </w:r>
          </w:p>
          <w:p w14:paraId="5EF997C3" w14:textId="30D795D2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  <w:p w14:paraId="71483831" w14:textId="2EA992C4" w:rsidR="00A161FB" w:rsidRPr="006B1C45" w:rsidRDefault="00A161FB" w:rsidP="002C710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2C96F88A" w14:textId="6A5DE9CD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6FB1C923" w14:textId="2FDF4FE4" w:rsidR="00A161FB" w:rsidRPr="006B1C45" w:rsidRDefault="00C74B58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  <w:p w14:paraId="226EB3CC" w14:textId="277389E7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E53E11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A80E6C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80E6C" w:rsidRPr="006B1C45">
              <w:rPr>
                <w:rFonts w:hAnsiTheme="minorHAnsi" w:cstheme="minorHAnsi"/>
                <w:sz w:val="20"/>
                <w:szCs w:val="20"/>
              </w:rPr>
            </w:r>
            <w:r w:rsidR="00A80E6C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A80E6C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A80E6C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, this study</w:t>
            </w:r>
          </w:p>
        </w:tc>
      </w:tr>
      <w:tr w:rsidR="008A7842" w:rsidRPr="006B1C45" w14:paraId="1841F948" w14:textId="0BF467B6" w:rsidTr="00DB274A">
        <w:tc>
          <w:tcPr>
            <w:tcW w:w="475" w:type="pct"/>
          </w:tcPr>
          <w:p w14:paraId="12E3BED5" w14:textId="7EE56C1B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2a</w:t>
            </w:r>
          </w:p>
        </w:tc>
        <w:tc>
          <w:tcPr>
            <w:tcW w:w="851" w:type="pct"/>
          </w:tcPr>
          <w:p w14:paraId="52E572A1" w14:textId="25886036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1728F205" w14:textId="7BDFB9ED" w:rsidR="00A161FB" w:rsidRPr="006B1C45" w:rsidRDefault="001A60E7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161FB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 xml:space="preserve">: Cytoplasmic expression in most tissues </w:t>
            </w:r>
          </w:p>
        </w:tc>
        <w:tc>
          <w:tcPr>
            <w:tcW w:w="850" w:type="pct"/>
          </w:tcPr>
          <w:p w14:paraId="5E3CB6FD" w14:textId="60FDE0D9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no regional signal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 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33987C66" w14:textId="4394C99C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7F22E3D6" w14:textId="211489DF" w:rsidR="00A161FB" w:rsidRPr="006B1C45" w:rsidRDefault="007D1BAD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712BC5A8" w14:textId="42419D08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A3B7959" w14:textId="28D9AFFF" w:rsidR="00A161FB" w:rsidRPr="006B1C45" w:rsidRDefault="00C74B58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6B1C45" w14:paraId="52EE2295" w14:textId="16AB2912" w:rsidTr="00DB274A">
        <w:tc>
          <w:tcPr>
            <w:tcW w:w="475" w:type="pct"/>
          </w:tcPr>
          <w:p w14:paraId="2C66B80B" w14:textId="2FA335DC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lastRenderedPageBreak/>
              <w:t>Rab22b</w:t>
            </w:r>
          </w:p>
          <w:p w14:paraId="3604FEFF" w14:textId="5BC5D707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(Rab31)</w:t>
            </w:r>
          </w:p>
        </w:tc>
        <w:tc>
          <w:tcPr>
            <w:tcW w:w="851" w:type="pct"/>
          </w:tcPr>
          <w:p w14:paraId="03722EFD" w14:textId="50ECAFC9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692CD1C4" w14:textId="0F2C385B" w:rsidR="00A161FB" w:rsidRPr="006B1C45" w:rsidRDefault="001A60E7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161FB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 xml:space="preserve">: Cytoplasmic expression in most tissues </w:t>
            </w:r>
          </w:p>
        </w:tc>
        <w:tc>
          <w:tcPr>
            <w:tcW w:w="850" w:type="pct"/>
          </w:tcPr>
          <w:p w14:paraId="4EB6C5C6" w14:textId="06A7C45F" w:rsidR="00D55FF6" w:rsidRPr="008E3E87" w:rsidRDefault="00D55FF6" w:rsidP="00D55FF6">
            <w:pPr>
              <w:rPr>
                <w:rFonts w:hAnsiTheme="minorHAnsi" w:cstheme="minorHAnsi"/>
                <w:sz w:val="20"/>
                <w:szCs w:val="20"/>
              </w:rPr>
            </w:pPr>
            <w:r w:rsidRPr="008E3E87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8E3E87">
              <w:rPr>
                <w:rFonts w:hAnsiTheme="minorHAnsi" w:cstheme="minorHAnsi"/>
                <w:sz w:val="20"/>
                <w:szCs w:val="20"/>
              </w:rPr>
              <w:t>: moderate regional signal in the nervous and alimentary system, salivary gland, skeletal muscles, and skin 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Pr="008E3E87">
              <w:rPr>
                <w:rFonts w:hAnsiTheme="minorHAnsi" w:cstheme="minorHAnsi"/>
                <w:sz w:val="20"/>
                <w:szCs w:val="20"/>
              </w:rPr>
              <w:t>E)</w:t>
            </w:r>
          </w:p>
          <w:p w14:paraId="233E6A44" w14:textId="4289AD9C" w:rsidR="00A161FB" w:rsidRPr="006B1C45" w:rsidRDefault="00D55FF6" w:rsidP="00D55FF6">
            <w:pPr>
              <w:rPr>
                <w:rFonts w:hAnsiTheme="minorHAnsi" w:cstheme="minorHAnsi"/>
                <w:sz w:val="20"/>
                <w:szCs w:val="20"/>
              </w:rPr>
            </w:pPr>
            <w:r w:rsidRPr="008230C5">
              <w:rPr>
                <w:b/>
                <w:bCs/>
                <w:sz w:val="20"/>
                <w:szCs w:val="20"/>
              </w:rPr>
              <w:t>protein</w:t>
            </w:r>
            <w:r w:rsidRPr="008230C5">
              <w:rPr>
                <w:sz w:val="20"/>
                <w:szCs w:val="20"/>
              </w:rPr>
              <w:t>: enriched in the brain (Mm,</w:t>
            </w:r>
            <w:r w:rsidR="0027624C">
              <w:rPr>
                <w:sz w:val="20"/>
                <w:szCs w:val="20"/>
              </w:rPr>
              <w:t xml:space="preserve"> </w:t>
            </w:r>
            <w:r w:rsidRPr="008230C5">
              <w:rPr>
                <w:sz w:val="20"/>
                <w:szCs w:val="20"/>
              </w:rPr>
              <w:t>A and Rn,</w:t>
            </w:r>
            <w:r w:rsidR="0027624C">
              <w:rPr>
                <w:sz w:val="20"/>
                <w:szCs w:val="20"/>
              </w:rPr>
              <w:t xml:space="preserve"> </w:t>
            </w:r>
            <w:r w:rsidRPr="008230C5">
              <w:rPr>
                <w:sz w:val="20"/>
                <w:szCs w:val="20"/>
              </w:rPr>
              <w:t>A) spleen, and intestine, in much lower levels in other organs (Rn)</w:t>
            </w:r>
          </w:p>
        </w:tc>
        <w:tc>
          <w:tcPr>
            <w:tcW w:w="568" w:type="pct"/>
          </w:tcPr>
          <w:p w14:paraId="3B685C7C" w14:textId="3E07304D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1C8FF7F9" w14:textId="31B7C91C" w:rsidR="00A161FB" w:rsidRPr="006B1C45" w:rsidRDefault="007D1BAD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2C35BDE9" w14:textId="77777777" w:rsidR="00A161FB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F5353EE" w14:textId="4452C6EE" w:rsidR="00D55FF6" w:rsidRPr="006B1C45" w:rsidRDefault="00D55FF6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, </w:t>
            </w:r>
            <w:r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ZzwvQXV0aG9yPjxZZWFyPjIwMDc8L1llYXI+PFJlY051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ZzwvQXV0aG9yPjxZZWFyPjIwMDc8L1llYXI+PFJlY051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</w:r>
            <w:r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6B1C45">
              <w:rPr>
                <w:rFonts w:hAnsiTheme="minorHAnsi" w:cstheme="minorHAnsi"/>
                <w:noProof/>
                <w:sz w:val="20"/>
                <w:szCs w:val="20"/>
              </w:rPr>
              <w:t>(Chua et al., 2014</w:t>
            </w:r>
            <w:r w:rsidRPr="008230C5">
              <w:rPr>
                <w:rFonts w:hAnsiTheme="minorHAnsi" w:cstheme="minorHAnsi"/>
                <w:noProof/>
                <w:sz w:val="20"/>
                <w:szCs w:val="20"/>
              </w:rPr>
              <w:t>; Ng et al., 2007)</w:t>
            </w:r>
            <w:r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8A7842" w:rsidRPr="006B1C45" w14:paraId="1727D724" w14:textId="7AC7BABB" w:rsidTr="00DB274A">
        <w:tc>
          <w:tcPr>
            <w:tcW w:w="475" w:type="pct"/>
          </w:tcPr>
          <w:p w14:paraId="14B1807A" w14:textId="77777777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3</w:t>
            </w:r>
          </w:p>
        </w:tc>
        <w:tc>
          <w:tcPr>
            <w:tcW w:w="851" w:type="pct"/>
          </w:tcPr>
          <w:p w14:paraId="04E83CA2" w14:textId="0DEDA7DB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smooth muscle, urinary bladder) – widespread</w:t>
            </w:r>
          </w:p>
          <w:p w14:paraId="591011E1" w14:textId="49435A7D" w:rsidR="00A161FB" w:rsidRPr="006B1C45" w:rsidRDefault="001A60E7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161FB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 xml:space="preserve">: General cytoplasmic and membranous expression </w:t>
            </w:r>
          </w:p>
        </w:tc>
        <w:tc>
          <w:tcPr>
            <w:tcW w:w="850" w:type="pct"/>
          </w:tcPr>
          <w:p w14:paraId="3D15B094" w14:textId="36D62472" w:rsidR="008A4AB3" w:rsidRPr="003E4489" w:rsidRDefault="008A4AB3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3E4489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3E4489">
              <w:rPr>
                <w:rFonts w:hAnsiTheme="minorHAnsi" w:cstheme="minorHAnsi"/>
                <w:sz w:val="20"/>
                <w:szCs w:val="20"/>
              </w:rPr>
              <w:t>: Predominantly brain-enriched</w:t>
            </w:r>
            <w:r w:rsidR="003E44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3E4489" w:rsidRPr="003E4489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3E4489" w:rsidRPr="003E4489">
              <w:rPr>
                <w:rFonts w:hAnsiTheme="minorHAnsi" w:cstheme="minorHAnsi"/>
                <w:sz w:val="20"/>
                <w:szCs w:val="20"/>
              </w:rPr>
              <w:t>A)</w:t>
            </w:r>
          </w:p>
          <w:p w14:paraId="2E51C674" w14:textId="5040FD09" w:rsidR="00A161FB" w:rsidRPr="006B1C45" w:rsidRDefault="007630A6" w:rsidP="00EE218B">
            <w:pPr>
              <w:rPr>
                <w:rFonts w:hAnsiTheme="minorHAnsi" w:cstheme="minorHAnsi"/>
                <w:sz w:val="20"/>
                <w:szCs w:val="20"/>
              </w:rPr>
            </w:pPr>
            <w:r w:rsidRPr="003E4489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6B5503" w:rsidRPr="003E4489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6B5503" w:rsidRPr="003E448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3E4489">
              <w:rPr>
                <w:rFonts w:hAnsiTheme="minorHAnsi" w:cstheme="minorHAnsi"/>
                <w:sz w:val="20"/>
                <w:szCs w:val="20"/>
              </w:rPr>
              <w:t>p</w:t>
            </w:r>
            <w:r w:rsidR="00A161FB" w:rsidRPr="003E4489">
              <w:rPr>
                <w:rFonts w:hAnsiTheme="minorHAnsi" w:cstheme="minorHAnsi"/>
                <w:sz w:val="20"/>
                <w:szCs w:val="20"/>
              </w:rPr>
              <w:t>redominantly brain-enriched</w:t>
            </w:r>
            <w:r w:rsidR="006B5503" w:rsidRPr="003E4489">
              <w:rPr>
                <w:rFonts w:hAnsiTheme="minorHAnsi" w:cstheme="minorHAnsi"/>
                <w:sz w:val="20"/>
                <w:szCs w:val="20"/>
              </w:rPr>
              <w:t>, low levels in multiple tissues</w:t>
            </w:r>
            <w:r w:rsidR="00A161FB" w:rsidRPr="003E448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3E4489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3E4489">
              <w:rPr>
                <w:rFonts w:hAnsiTheme="minorHAnsi" w:cstheme="minorHAnsi"/>
                <w:sz w:val="20"/>
                <w:szCs w:val="20"/>
              </w:rPr>
              <w:t>A)</w:t>
            </w:r>
          </w:p>
        </w:tc>
        <w:tc>
          <w:tcPr>
            <w:tcW w:w="568" w:type="pct"/>
          </w:tcPr>
          <w:p w14:paraId="74CA0822" w14:textId="2E1104DA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23</w:t>
            </w:r>
          </w:p>
        </w:tc>
        <w:tc>
          <w:tcPr>
            <w:tcW w:w="815" w:type="pct"/>
          </w:tcPr>
          <w:p w14:paraId="284006C8" w14:textId="4205527A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stripes (E)</w:t>
            </w:r>
          </w:p>
          <w:p w14:paraId="6AC10B02" w14:textId="14CD0B33" w:rsidR="00A161FB" w:rsidRPr="006B1C45" w:rsidRDefault="00B51E6E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</w:tc>
        <w:tc>
          <w:tcPr>
            <w:tcW w:w="1441" w:type="pct"/>
          </w:tcPr>
          <w:p w14:paraId="5CE94219" w14:textId="5AC65F4F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4DF6B5C9" w14:textId="5CC54FE5" w:rsidR="00A161FB" w:rsidRPr="006B1C45" w:rsidRDefault="00C74B58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161FB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B16643" w:rsidRPr="006B1C45">
              <w:rPr>
                <w:rFonts w:hAnsiTheme="minorHAnsi" w:cstheme="minorHAnsi"/>
                <w:sz w:val="20"/>
                <w:szCs w:val="20"/>
                <w:lang w:val="de-DE"/>
              </w:rPr>
              <w:fldChar w:fldCharType="begin">
                <w:fldData xml:space="preserve">PEVuZE5vdGU+PENpdGU+PEF1dGhvcj5PbGtrb25lbjwvQXV0aG9yPjxZZWFyPjE5OTQ8L1llYXI+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  <w:lang w:val="de-DE"/>
              </w:rPr>
              <w:fldChar w:fldCharType="begin">
                <w:fldData xml:space="preserve">PEVuZE5vdGU+PENpdGU+PEF1dGhvcj5PbGtrb25lbjwvQXV0aG9yPjxZZWFyPjE5OTQ8L1llYXI+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</w:fldData>
              </w:fldChar>
            </w:r>
            <w:r w:rsidR="00ED67E0" w:rsidRPr="00F96658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  <w:lang w:val="de-DE"/>
              </w:rPr>
            </w:r>
            <w:r w:rsidR="00ED67E0">
              <w:rPr>
                <w:rFonts w:hAnsiTheme="minorHAnsi" w:cstheme="minorHAnsi"/>
                <w:sz w:val="20"/>
                <w:szCs w:val="20"/>
                <w:lang w:val="de-DE"/>
              </w:rPr>
              <w:fldChar w:fldCharType="end"/>
            </w:r>
            <w:r w:rsidR="00B16643" w:rsidRPr="006B1C45">
              <w:rPr>
                <w:rFonts w:hAnsiTheme="minorHAnsi" w:cstheme="minorHAnsi"/>
                <w:sz w:val="20"/>
                <w:szCs w:val="20"/>
                <w:lang w:val="de-DE"/>
              </w:rPr>
            </w:r>
            <w:r w:rsidR="00B16643" w:rsidRPr="006B1C45">
              <w:rPr>
                <w:rFonts w:hAnsiTheme="minorHAnsi" w:cstheme="minorHAnsi"/>
                <w:sz w:val="20"/>
                <w:szCs w:val="20"/>
                <w:lang w:val="de-DE"/>
              </w:rPr>
              <w:fldChar w:fldCharType="separate"/>
            </w:r>
            <w:r w:rsidR="00B16643" w:rsidRPr="006B1C45">
              <w:rPr>
                <w:rFonts w:hAnsiTheme="minorHAnsi" w:cstheme="minorHAnsi"/>
                <w:noProof/>
                <w:sz w:val="20"/>
                <w:szCs w:val="20"/>
              </w:rPr>
              <w:t>(Guo et al., 2006; Olkkonen et al., 1994)</w:t>
            </w:r>
            <w:r w:rsidR="00B16643" w:rsidRPr="006B1C45">
              <w:rPr>
                <w:rFonts w:hAnsiTheme="minorHAnsi" w:cstheme="minorHAnsi"/>
                <w:sz w:val="20"/>
                <w:szCs w:val="20"/>
                <w:lang w:val="de-DE"/>
              </w:rPr>
              <w:fldChar w:fldCharType="end"/>
            </w:r>
          </w:p>
          <w:p w14:paraId="3CBF2103" w14:textId="72D9984F" w:rsidR="00A161FB" w:rsidRPr="006B1C45" w:rsidRDefault="00A161FB" w:rsidP="00A161F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E53E11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B16643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B16643" w:rsidRPr="006B1C45">
              <w:rPr>
                <w:rFonts w:hAnsiTheme="minorHAnsi" w:cstheme="minorHAnsi"/>
                <w:sz w:val="20"/>
                <w:szCs w:val="20"/>
              </w:rPr>
            </w:r>
            <w:r w:rsidR="00B16643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B16643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B16643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this study</w:t>
            </w:r>
          </w:p>
          <w:p w14:paraId="51204AA5" w14:textId="77777777" w:rsidR="006A556F" w:rsidRPr="006B1C45" w:rsidRDefault="006A556F" w:rsidP="00A161FB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B53A001" w14:textId="0BA9A663" w:rsidR="006A556F" w:rsidRPr="006B1C45" w:rsidRDefault="006A556F" w:rsidP="00A161FB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10F6AD2B" w14:textId="322E1ACF" w:rsidTr="00DB274A">
        <w:tc>
          <w:tcPr>
            <w:tcW w:w="475" w:type="pct"/>
          </w:tcPr>
          <w:p w14:paraId="6E753CD8" w14:textId="77777777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4</w:t>
            </w:r>
          </w:p>
        </w:tc>
        <w:tc>
          <w:tcPr>
            <w:tcW w:w="851" w:type="pct"/>
          </w:tcPr>
          <w:p w14:paraId="13D52DB6" w14:textId="3A6C2D1B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60EE60B5" w14:textId="5ECF533D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850" w:type="pct"/>
          </w:tcPr>
          <w:p w14:paraId="67A32741" w14:textId="68381104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regional signal in peripheral nervous system and skin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 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72BBDA1B" w14:textId="34D4D084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71181C7F" w14:textId="27BE3181" w:rsidR="00FC286C" w:rsidRPr="006B1C45" w:rsidRDefault="007D1BAD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02821FE6" w14:textId="4F333332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2DC745E0" w14:textId="14C7C73D" w:rsidR="00FC286C" w:rsidRPr="006B1C45" w:rsidRDefault="00C74B58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FC286C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6B1C45" w14:paraId="282535D0" w14:textId="50D07193" w:rsidTr="00DB274A">
        <w:tc>
          <w:tcPr>
            <w:tcW w:w="475" w:type="pct"/>
          </w:tcPr>
          <w:p w14:paraId="38655126" w14:textId="77777777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5</w:t>
            </w:r>
          </w:p>
          <w:p w14:paraId="625E0045" w14:textId="7A3D0A40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(Rab11c)</w:t>
            </w:r>
          </w:p>
        </w:tc>
        <w:tc>
          <w:tcPr>
            <w:tcW w:w="851" w:type="pct"/>
          </w:tcPr>
          <w:p w14:paraId="2D1B544B" w14:textId="3E899958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esophagus) – widespread</w:t>
            </w:r>
          </w:p>
          <w:p w14:paraId="226B8E14" w14:textId="7A0422C6" w:rsidR="00FC286C" w:rsidRPr="006B1C45" w:rsidRDefault="001A60E7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FC286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FC286C" w:rsidRPr="006B1C45">
              <w:rPr>
                <w:rFonts w:hAnsiTheme="minorHAnsi" w:cstheme="minorHAnsi"/>
                <w:sz w:val="20"/>
                <w:szCs w:val="20"/>
              </w:rPr>
              <w:t>: Membranous expression in most epithelial cells</w:t>
            </w:r>
          </w:p>
        </w:tc>
        <w:tc>
          <w:tcPr>
            <w:tcW w:w="850" w:type="pct"/>
          </w:tcPr>
          <w:p w14:paraId="39372717" w14:textId="49F1C2FC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moderate regional signal in nose, alimentary system, salivary gland, intestines, renal/urinary system and skin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 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 xml:space="preserve">E), </w:t>
            </w:r>
            <w:r w:rsidR="00D724E3">
              <w:rPr>
                <w:rFonts w:hAnsiTheme="minorHAnsi" w:cstheme="minorHAnsi"/>
                <w:sz w:val="20"/>
                <w:szCs w:val="20"/>
              </w:rPr>
              <w:t>s</w:t>
            </w:r>
            <w:r w:rsidRPr="00D724E3">
              <w:rPr>
                <w:sz w:val="20"/>
                <w:szCs w:val="20"/>
              </w:rPr>
              <w:t xml:space="preserve">pecifically expressed in epithelial cells </w:t>
            </w:r>
            <w:r w:rsidR="007630A6" w:rsidRPr="006B1C45">
              <w:rPr>
                <w:sz w:val="20"/>
                <w:szCs w:val="20"/>
              </w:rPr>
              <w:t>(Oc)</w:t>
            </w:r>
          </w:p>
        </w:tc>
        <w:tc>
          <w:tcPr>
            <w:tcW w:w="568" w:type="pct"/>
          </w:tcPr>
          <w:p w14:paraId="6265B70C" w14:textId="03D02E2E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DmRab11</w:t>
            </w:r>
          </w:p>
        </w:tc>
        <w:tc>
          <w:tcPr>
            <w:tcW w:w="815" w:type="pct"/>
          </w:tcPr>
          <w:p w14:paraId="31D1D303" w14:textId="4D14BAE3" w:rsidR="00FC286C" w:rsidRPr="006B1C45" w:rsidRDefault="00FC286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6C9E6534" w14:textId="7866AAB7" w:rsidR="00FC286C" w:rsidRPr="006B1C45" w:rsidRDefault="00FC286C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67A1EE04" w14:textId="48314A23" w:rsidR="00FC286C" w:rsidRPr="006B1C45" w:rsidRDefault="00C74B58" w:rsidP="00FC286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FC286C" w:rsidRPr="006B1C45">
              <w:rPr>
                <w:rFonts w:hAnsiTheme="minorHAnsi" w:cstheme="minorHAnsi"/>
                <w:sz w:val="20"/>
                <w:szCs w:val="20"/>
              </w:rPr>
              <w:t>: Transcriptome Atlas mouse embryo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6A556F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2xkZW5yaW5nPC9BdXRob3I+PFllYXI+MTk5MzwvWWVh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2xkZW5yaW5nPC9BdXRob3I+PFllYXI+MTk5MzwvWWVh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6A556F" w:rsidRPr="006B1C45">
              <w:rPr>
                <w:rFonts w:hAnsiTheme="minorHAnsi" w:cstheme="minorHAnsi"/>
                <w:sz w:val="20"/>
                <w:szCs w:val="20"/>
              </w:rPr>
            </w:r>
            <w:r w:rsidR="006A556F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6A556F" w:rsidRPr="006B1C45">
              <w:rPr>
                <w:rFonts w:hAnsiTheme="minorHAnsi" w:cstheme="minorHAnsi"/>
                <w:noProof/>
                <w:sz w:val="20"/>
                <w:szCs w:val="20"/>
              </w:rPr>
              <w:t>(Goldenring et al., 1993)</w:t>
            </w:r>
            <w:r w:rsidR="006A556F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FC286C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</w:tr>
      <w:tr w:rsidR="008A7842" w:rsidRPr="006B1C45" w14:paraId="239B68AC" w14:textId="4A34F295" w:rsidTr="00DB274A">
        <w:tc>
          <w:tcPr>
            <w:tcW w:w="475" w:type="pct"/>
          </w:tcPr>
          <w:p w14:paraId="368E2270" w14:textId="347E6514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6a</w:t>
            </w:r>
          </w:p>
        </w:tc>
        <w:tc>
          <w:tcPr>
            <w:tcW w:w="851" w:type="pct"/>
          </w:tcPr>
          <w:p w14:paraId="27CD4D74" w14:textId="1E078ABE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brain, liver, pancreas, salivary gland) – widespread</w:t>
            </w:r>
          </w:p>
        </w:tc>
        <w:tc>
          <w:tcPr>
            <w:tcW w:w="850" w:type="pct"/>
          </w:tcPr>
          <w:p w14:paraId="4ECC2B91" w14:textId="5AD2130A" w:rsidR="00A73FBC" w:rsidRPr="006B1C45" w:rsidRDefault="007630A6" w:rsidP="00A73FBC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4C69D3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4C69D3" w:rsidRPr="006B1C45">
              <w:rPr>
                <w:rFonts w:hAnsiTheme="minorHAnsi" w:cstheme="minorHAnsi"/>
                <w:sz w:val="20"/>
                <w:szCs w:val="20"/>
              </w:rPr>
              <w:t>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 xml:space="preserve">parotid gland </w:t>
            </w:r>
            <w:r w:rsidR="00CB0C7E" w:rsidRPr="006B1C45">
              <w:rPr>
                <w:rFonts w:hAnsiTheme="minorHAnsi" w:cstheme="minorHAnsi"/>
                <w:sz w:val="20"/>
                <w:szCs w:val="20"/>
              </w:rPr>
              <w:t>(</w:t>
            </w:r>
            <w:r w:rsidRPr="006B1C45">
              <w:rPr>
                <w:rFonts w:hAnsiTheme="minorHAnsi" w:cstheme="minorHAnsi"/>
                <w:sz w:val="20"/>
                <w:szCs w:val="20"/>
              </w:rPr>
              <w:t>Rn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CB0C7E"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  <w:p w14:paraId="14F6B227" w14:textId="4775E378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568" w:type="pct"/>
            <w:vMerge w:val="restart"/>
          </w:tcPr>
          <w:p w14:paraId="001F0666" w14:textId="4F1E0DA3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26</w:t>
            </w:r>
          </w:p>
        </w:tc>
        <w:tc>
          <w:tcPr>
            <w:tcW w:w="815" w:type="pct"/>
            <w:vMerge w:val="restart"/>
          </w:tcPr>
          <w:p w14:paraId="2B7631DD" w14:textId="78F558BC" w:rsidR="00B51E6E" w:rsidRPr="006B1C45" w:rsidRDefault="00B51E6E" w:rsidP="00B51E6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CNS (E), nervous system high (A)</w:t>
            </w:r>
          </w:p>
          <w:p w14:paraId="7063C3EC" w14:textId="3A3BC4ED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250EAB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</w:t>
            </w:r>
            <w:r w:rsidR="009F33CC" w:rsidRPr="006B1C45">
              <w:rPr>
                <w:rFonts w:hAnsiTheme="minorHAnsi" w:cstheme="minorHAnsi"/>
                <w:sz w:val="20"/>
                <w:szCs w:val="20"/>
              </w:rPr>
              <w:t>L), brain (A)</w:t>
            </w:r>
          </w:p>
          <w:p w14:paraId="58F0045E" w14:textId="5F9E9AF1" w:rsidR="00A73FBC" w:rsidRPr="008A7842" w:rsidRDefault="00A73FBC" w:rsidP="009F33C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98E90B9" w14:textId="4A8DF215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he human protein atlas,</w:t>
            </w:r>
            <w:r w:rsidR="00111214" w:rsidRPr="006B1C45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Jin&lt;/Author&gt;&lt;Year&gt;2014&lt;/Year&gt;&lt;RecNum&gt;273&lt;/RecNum&gt;&lt;DisplayText&gt;(Jin and Mills, 2014)&lt;/DisplayText&gt;&lt;record&gt;&lt;rec-number&gt;20&lt;/rec-number&gt;&lt;foreign-keys&gt;&lt;key app="EN" db-id="fxssfvat1edxe5epvr75xrwbxp50x0fap22d" timestamp="1607687784"&gt;20&lt;/key&gt;&lt;/foreign-keys&gt;&lt;ref-type name="Journal Article"&gt;17&lt;/ref-type&gt;&lt;contributors&gt;&lt;authors&gt;&lt;author&gt;Jin, R. U.&lt;/author&gt;&lt;author&gt;Mills, J. C.&lt;/author&gt;&lt;/authors&gt;&lt;/contributors&gt;&lt;auth-address&gt;Division of Gastroenterology, Department of Medicine, Washington University School of Medicine, St. Louis, MO 63110, USA.&lt;/auth-address&gt;&lt;titles&gt;&lt;title&gt;RAB26 coordinates lysosome traffic and mitochondrial localization&lt;/title&gt;&lt;secondary-title&gt;J Cell Sci&lt;/secondary-title&gt;&lt;/titles&gt;&lt;periodical&gt;&lt;full-title&gt;J Cell Sci&lt;/full-title&gt;&lt;/periodical&gt;&lt;pages&gt;1018-32&lt;/pages&gt;&lt;volume&gt;127&lt;/volume&gt;&lt;number&gt;Pt 5&lt;/number&gt;&lt;edition&gt;2014/01/15&lt;/edition&gt;&lt;keywords&gt;&lt;keyword&gt;Amino Acid Sequence&lt;/keyword&gt;&lt;keyword&gt;Basic Helix-Loop-Helix Transcription Factors/metabolism&lt;/keyword&gt;&lt;keyword&gt;Binding Sites&lt;/keyword&gt;&lt;keyword&gt;Cell Line, Tumor&lt;/keyword&gt;&lt;keyword&gt;Humans&lt;/keyword&gt;&lt;keyword&gt;Lysosome-Associated Membrane Glycoproteins/metabolism&lt;/keyword&gt;&lt;keyword&gt;Lysosomes/*metabolism/ultrastructure&lt;/keyword&gt;&lt;keyword&gt;Mitochondria/*metabolism/ultrastructure&lt;/keyword&gt;&lt;keyword&gt;Molecular Sequence Data&lt;/keyword&gt;&lt;keyword&gt;Mutagenesis, Site-Directed&lt;/keyword&gt;&lt;keyword&gt;Organ Specificity&lt;/keyword&gt;&lt;keyword&gt;Point Mutation&lt;/keyword&gt;&lt;keyword&gt;Protein Transport&lt;/keyword&gt;&lt;keyword&gt;rab GTP-Binding Proteins/metabolism/*physiology&lt;/keyword&gt;&lt;keyword&gt;Lamp1&lt;/keyword&gt;&lt;keyword&gt;Mist1&lt;/keyword&gt;&lt;keyword&gt;Vesicle trafficking&lt;/keyword&gt;&lt;keyword&gt;Zymogenic cell&lt;/keyword&gt;&lt;/keywords&gt;&lt;dates&gt;&lt;year&gt;2014&lt;/year&gt;&lt;pub-dates&gt;&lt;date&gt;Mar 1&lt;/date&gt;&lt;/pub-dates&gt;&lt;/dates&gt;&lt;isbn&gt;1477-9137 (Electronic)&amp;#xD;0021-9533 (Linking)&lt;/isbn&gt;&lt;accession-num&gt;24413166&lt;/accession-num&gt;&lt;urls&gt;&lt;related-urls&gt;&lt;url&gt;https://www.ncbi.nlm.nih.gov/pubmed/24413166&lt;/url&gt;&lt;/related-urls&gt;&lt;/urls&gt;&lt;custom2&gt;PMC3937772&lt;/custom2&gt;&lt;electronic-resource-num&gt;10.1242/jcs.138776&lt;/electronic-resource-num&gt;&lt;/record&gt;&lt;/Cite&gt;&lt;/EndNote&gt;</w:instrText>
            </w:r>
            <w:r w:rsidR="00111214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11214" w:rsidRPr="006B1C45">
              <w:rPr>
                <w:rFonts w:hAnsiTheme="minorHAnsi" w:cstheme="minorHAnsi"/>
                <w:noProof/>
                <w:sz w:val="20"/>
                <w:szCs w:val="20"/>
              </w:rPr>
              <w:t>(Jin and Mills, 2014)</w:t>
            </w:r>
            <w:r w:rsidR="00111214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004D2FFE" w14:textId="52905B04" w:rsidR="00A73FBC" w:rsidRPr="006B1C45" w:rsidRDefault="00C74B58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111214" w:rsidRPr="006B1C45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Yoshie&lt;/Author&gt;&lt;Year&gt;2000&lt;/Year&gt;&lt;RecNum&gt;272&lt;/RecNum&gt;&lt;DisplayText&gt;(Yoshie et al., 2000)&lt;/DisplayText&gt;&lt;record&gt;&lt;rec-number&gt;21&lt;/rec-number&gt;&lt;foreign-keys&gt;&lt;key app="EN" db-id="fxssfvat1edxe5epvr75xrwbxp50x0fap22d" timestamp="1607687784"&gt;21&lt;/key&gt;&lt;/foreign-keys&gt;&lt;ref-type name="Journal Article"&gt;17&lt;/ref-type&gt;&lt;contributors&gt;&lt;authors&gt;&lt;author&gt;Yoshie, S.&lt;/author&gt;&lt;author&gt;Imai, A.&lt;/author&gt;&lt;author&gt;Nashida, T.&lt;/author&gt;&lt;author&gt;Shimomura, H.&lt;/author&gt;&lt;/authors&gt;&lt;/contributors&gt;&lt;auth-address&gt;Department of Oral Anatomy, Nippon Dental University School of Dentistry, Niigata, Japan. yoshie@ngt.ndu.ac.jp&lt;/auth-address&gt;&lt;titles&gt;&lt;title&gt;Expression, characterization, and localization of Rab26, a low molecular weight GTP-binding protein, in the rat parotid gland&lt;/title&gt;&lt;secondary-title&gt;Histochem Cell Biol&lt;/secondary-title&gt;&lt;/titles&gt;&lt;periodical&gt;&lt;full-title&gt;Histochem Cell Biol&lt;/full-title&gt;&lt;/periodical&gt;&lt;pages&gt;259-63&lt;/pages&gt;&lt;volume&gt;113&lt;/volume&gt;&lt;number&gt;4&lt;/number&gt;&lt;edition&gt;2000/06/17&lt;/edition&gt;&lt;keywords&gt;&lt;keyword&gt;Animals&lt;/keyword&gt;&lt;keyword&gt;Blotting, Western&lt;/keyword&gt;&lt;keyword&gt;*Cell Cycle Proteins&lt;/keyword&gt;&lt;keyword&gt;Female&lt;/keyword&gt;&lt;keyword&gt;Fungal Proteins/*metabolism&lt;/keyword&gt;&lt;keyword&gt;Immunohistochemistry&lt;/keyword&gt;&lt;keyword&gt;Male&lt;/keyword&gt;&lt;keyword&gt;Parotid Gland/*metabolism&lt;/keyword&gt;&lt;keyword&gt;Rats&lt;/keyword&gt;&lt;keyword&gt;Rats, Wistar&lt;/keyword&gt;&lt;keyword&gt;*Schizosaccharomyces pombe Proteins&lt;/keyword&gt;&lt;/keywords&gt;&lt;dates&gt;&lt;year&gt;2000&lt;/year&gt;&lt;pub-dates&gt;&lt;date&gt;Apr&lt;/date&gt;&lt;/pub-dates&gt;&lt;/dates&gt;&lt;isbn&gt;0948-6143 (Print)&amp;#xD;0948-6143 (Linking)&lt;/isbn&gt;&lt;accession-num&gt;10857477&lt;/accession-num&gt;&lt;urls&gt;&lt;related-urls&gt;&lt;url&gt;https://www.ncbi.nlm.nih.gov/pubmed/10857477&lt;/url&gt;&lt;/related-urls&gt;&lt;/urls&gt;&lt;electronic-resource-num&gt;10.1007/s004180000130&lt;/electronic-resource-num&gt;&lt;/record&gt;&lt;/Cite&gt;&lt;/EndNote&gt;</w:instrText>
            </w:r>
            <w:r w:rsidR="00111214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11214" w:rsidRPr="006B1C45">
              <w:rPr>
                <w:rFonts w:hAnsiTheme="minorHAnsi" w:cstheme="minorHAnsi"/>
                <w:noProof/>
                <w:sz w:val="20"/>
                <w:szCs w:val="20"/>
              </w:rPr>
              <w:t>(Yoshie et al., 2000)</w:t>
            </w:r>
            <w:r w:rsidR="00111214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C4B23E1" w14:textId="00170DC3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E53E11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CB0C7E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B0C7E" w:rsidRPr="006B1C45">
              <w:rPr>
                <w:rFonts w:hAnsiTheme="minorHAnsi" w:cstheme="minorHAnsi"/>
                <w:sz w:val="20"/>
                <w:szCs w:val="20"/>
              </w:rPr>
            </w:r>
            <w:r w:rsidR="00CB0C7E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CB0C7E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CB0C7E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B0C7E" w:rsidRPr="006B1C45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Pr="006B1C45">
              <w:rPr>
                <w:rFonts w:hAnsiTheme="minorHAnsi" w:cstheme="minorHAnsi"/>
                <w:sz w:val="20"/>
                <w:szCs w:val="20"/>
              </w:rPr>
              <w:t>flyatlas2, this study</w:t>
            </w:r>
          </w:p>
        </w:tc>
      </w:tr>
      <w:tr w:rsidR="008A7842" w:rsidRPr="006B1C45" w14:paraId="69CDBCFF" w14:textId="77777777" w:rsidTr="00DB274A">
        <w:tc>
          <w:tcPr>
            <w:tcW w:w="475" w:type="pct"/>
          </w:tcPr>
          <w:p w14:paraId="7D745C98" w14:textId="77777777" w:rsidR="00A73FBC" w:rsidRPr="004D6DFC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4D6DFC">
              <w:rPr>
                <w:rFonts w:hAnsiTheme="minorHAnsi" w:cstheme="minorHAnsi"/>
                <w:sz w:val="20"/>
                <w:szCs w:val="20"/>
              </w:rPr>
              <w:t>Rab26b</w:t>
            </w:r>
          </w:p>
          <w:p w14:paraId="7E9DC638" w14:textId="25346B78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4D6DFC">
              <w:rPr>
                <w:rFonts w:hAnsiTheme="minorHAnsi" w:cstheme="minorHAnsi"/>
                <w:sz w:val="20"/>
                <w:szCs w:val="20"/>
              </w:rPr>
              <w:t>(Rab37)</w:t>
            </w:r>
          </w:p>
        </w:tc>
        <w:tc>
          <w:tcPr>
            <w:tcW w:w="851" w:type="pct"/>
          </w:tcPr>
          <w:p w14:paraId="05CA401E" w14:textId="17C11E83" w:rsidR="00A73FBC" w:rsidRPr="006B1C45" w:rsidRDefault="0005563A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37</w:t>
            </w:r>
          </w:p>
        </w:tc>
        <w:tc>
          <w:tcPr>
            <w:tcW w:w="850" w:type="pct"/>
          </w:tcPr>
          <w:p w14:paraId="3B0A766C" w14:textId="78510B94" w:rsidR="00A73FBC" w:rsidRPr="006B1C45" w:rsidRDefault="0005563A" w:rsidP="00A73FBC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4D6DFC">
              <w:rPr>
                <w:rFonts w:hAnsiTheme="minorHAnsi" w:cstheme="minorHAnsi"/>
                <w:sz w:val="20"/>
                <w:szCs w:val="20"/>
              </w:rPr>
              <w:t>See Rab37</w:t>
            </w:r>
          </w:p>
        </w:tc>
        <w:tc>
          <w:tcPr>
            <w:tcW w:w="568" w:type="pct"/>
            <w:vMerge/>
          </w:tcPr>
          <w:p w14:paraId="1B6DD791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5FF39058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1DF5626D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51F178C5" w14:textId="19AC6235" w:rsidTr="00DB274A">
        <w:tc>
          <w:tcPr>
            <w:tcW w:w="475" w:type="pct"/>
          </w:tcPr>
          <w:p w14:paraId="1C0B5345" w14:textId="09E15A72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7a</w:t>
            </w:r>
          </w:p>
        </w:tc>
        <w:tc>
          <w:tcPr>
            <w:tcW w:w="851" w:type="pct"/>
          </w:tcPr>
          <w:p w14:paraId="5917AAA0" w14:textId="148B6ED3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318551B6" w14:textId="1342A39A" w:rsidR="00A73FBC" w:rsidRPr="006B1C45" w:rsidRDefault="001A60E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73FB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 xml:space="preserve">: Cytoplasmic expression in most tissues, including immune cells </w:t>
            </w:r>
          </w:p>
        </w:tc>
        <w:tc>
          <w:tcPr>
            <w:tcW w:w="850" w:type="pct"/>
          </w:tcPr>
          <w:p w14:paraId="5C5C49B6" w14:textId="25F602F3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strong regional signal in brain, peripheral nervous, haemolymphoid and alimentary system and adrenal gland </w:t>
            </w:r>
            <w:r w:rsidR="005A5AC9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5A5AC9">
              <w:rPr>
                <w:rFonts w:hAnsiTheme="minorHAnsi" w:cstheme="minorHAnsi"/>
                <w:sz w:val="20"/>
                <w:szCs w:val="20"/>
              </w:rPr>
              <w:t>E)</w:t>
            </w:r>
          </w:p>
          <w:p w14:paraId="1A5461F0" w14:textId="32B1701F" w:rsidR="00485FC2" w:rsidRPr="006B1C45" w:rsidRDefault="007630A6" w:rsidP="0027624C">
            <w:pPr>
              <w:rPr>
                <w:rFonts w:hAnsiTheme="minorHAnsi" w:cstheme="minorHAnsi"/>
                <w:sz w:val="20"/>
                <w:szCs w:val="20"/>
              </w:rPr>
            </w:pPr>
            <w:r w:rsidRPr="005A5AC9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485FC2" w:rsidRPr="005A5AC9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485FC2" w:rsidRPr="005A5AC9">
              <w:rPr>
                <w:rFonts w:hAnsiTheme="minorHAnsi" w:cstheme="minorHAnsi"/>
                <w:sz w:val="20"/>
                <w:szCs w:val="20"/>
              </w:rPr>
              <w:t>: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485FC2" w:rsidRPr="005A5AC9">
              <w:rPr>
                <w:rFonts w:hAnsiTheme="minorHAnsi" w:cstheme="minorHAnsi"/>
                <w:sz w:val="20"/>
                <w:szCs w:val="20"/>
              </w:rPr>
              <w:t xml:space="preserve">broad </w:t>
            </w:r>
            <w:r w:rsidR="00141599" w:rsidRPr="005A5AC9">
              <w:rPr>
                <w:rFonts w:hAnsiTheme="minorHAnsi" w:cstheme="minorHAnsi"/>
                <w:sz w:val="20"/>
                <w:szCs w:val="20"/>
              </w:rPr>
              <w:t xml:space="preserve">expression with </w:t>
            </w:r>
            <w:r w:rsidR="00485FC2" w:rsidRPr="005A5AC9">
              <w:rPr>
                <w:rFonts w:hAnsiTheme="minorHAnsi" w:cstheme="minorHAnsi"/>
                <w:sz w:val="20"/>
                <w:szCs w:val="20"/>
              </w:rPr>
              <w:t xml:space="preserve">high </w:t>
            </w:r>
            <w:r w:rsidR="00EC7337" w:rsidRPr="005A5AC9">
              <w:rPr>
                <w:rFonts w:hAnsiTheme="minorHAnsi" w:cstheme="minorHAnsi"/>
                <w:sz w:val="20"/>
                <w:szCs w:val="20"/>
              </w:rPr>
              <w:t>levels</w:t>
            </w:r>
            <w:r w:rsidR="00485FC2" w:rsidRPr="005A5AC9">
              <w:rPr>
                <w:rFonts w:hAnsiTheme="minorHAnsi" w:cstheme="minorHAnsi"/>
                <w:sz w:val="20"/>
                <w:szCs w:val="20"/>
              </w:rPr>
              <w:t xml:space="preserve"> in large intestine, spleen, eye, lung, stomach, and platelets</w:t>
            </w:r>
            <w:r w:rsidR="005A5AC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595072" w:rsidRPr="006B1C45">
              <w:rPr>
                <w:rFonts w:hAnsiTheme="minorHAnsi" w:cstheme="minorHAnsi"/>
                <w:sz w:val="20"/>
                <w:szCs w:val="20"/>
              </w:rPr>
              <w:t>(</w:t>
            </w:r>
            <w:r w:rsidR="005A5AC9">
              <w:rPr>
                <w:rFonts w:hAnsiTheme="minorHAnsi" w:cstheme="minorHAnsi"/>
                <w:sz w:val="20"/>
                <w:szCs w:val="20"/>
              </w:rPr>
              <w:t>Mm</w:t>
            </w:r>
            <w:r w:rsidR="007A6E71" w:rsidRPr="006B1C45">
              <w:rPr>
                <w:rFonts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568" w:type="pct"/>
            <w:vMerge w:val="restart"/>
          </w:tcPr>
          <w:p w14:paraId="17889D8C" w14:textId="56A8B826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27</w:t>
            </w:r>
          </w:p>
        </w:tc>
        <w:tc>
          <w:tcPr>
            <w:tcW w:w="815" w:type="pct"/>
            <w:vMerge w:val="restart"/>
          </w:tcPr>
          <w:p w14:paraId="3EC1D1B9" w14:textId="21744FCC" w:rsidR="00B51E6E" w:rsidRPr="006B1C45" w:rsidRDefault="00B51E6E" w:rsidP="00B51E6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9F33CC" w:rsidRPr="006B1C45">
              <w:rPr>
                <w:rFonts w:hAnsiTheme="minorHAnsi" w:cstheme="minorHAnsi"/>
                <w:sz w:val="20"/>
                <w:szCs w:val="20"/>
              </w:rPr>
              <w:t xml:space="preserve"> ubiquitous (E), nervous system high and ovary (A)</w:t>
            </w:r>
          </w:p>
          <w:p w14:paraId="2C977BB4" w14:textId="16D8D2E6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9F33CC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  <w:p w14:paraId="7A496B22" w14:textId="4F5FBF57" w:rsidR="00A73FBC" w:rsidRPr="006B1C45" w:rsidRDefault="00A73FBC" w:rsidP="009F33C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12614FFE" w14:textId="2C0608E0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D3DAA4D" w14:textId="5D90C970" w:rsidR="00A73FBC" w:rsidRPr="006B1C45" w:rsidRDefault="00C74B58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>: Transcriptome Atlas mouse embryo</w:t>
            </w:r>
            <w:r w:rsidR="00595072" w:rsidRPr="006B1C45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D94C06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yYWw8L0F1dGhvcj48WWVhcj4yMDAyPC9ZZWFyPjxS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yYWw8L0F1dGhvcj48WWVhcj4yMDAyPC9ZZWFyPjxS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D94C06" w:rsidRPr="006B1C45">
              <w:rPr>
                <w:rFonts w:hAnsiTheme="minorHAnsi" w:cstheme="minorHAnsi"/>
                <w:sz w:val="20"/>
                <w:szCs w:val="20"/>
              </w:rPr>
            </w:r>
            <w:r w:rsidR="00D94C06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D94C06" w:rsidRPr="006B1C45">
              <w:rPr>
                <w:rFonts w:hAnsiTheme="minorHAnsi" w:cstheme="minorHAnsi"/>
                <w:noProof/>
                <w:sz w:val="20"/>
                <w:szCs w:val="20"/>
              </w:rPr>
              <w:t>(Barral et al., 2002)</w:t>
            </w:r>
            <w:r w:rsidR="00D94C06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5403B49" w14:textId="3960FBB1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E53E11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D94C06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D94C06" w:rsidRPr="006B1C45">
              <w:rPr>
                <w:rFonts w:hAnsiTheme="minorHAnsi" w:cstheme="minorHAnsi"/>
                <w:sz w:val="20"/>
                <w:szCs w:val="20"/>
              </w:rPr>
            </w:r>
            <w:r w:rsidR="00D94C06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D94C06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D94C06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, this study</w:t>
            </w:r>
          </w:p>
        </w:tc>
      </w:tr>
      <w:tr w:rsidR="008A7842" w:rsidRPr="006B1C45" w14:paraId="7E31FB7B" w14:textId="0C2F238F" w:rsidTr="00DB274A">
        <w:tc>
          <w:tcPr>
            <w:tcW w:w="475" w:type="pct"/>
          </w:tcPr>
          <w:p w14:paraId="37B30D23" w14:textId="0711C57F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lastRenderedPageBreak/>
              <w:t>Rab27b</w:t>
            </w:r>
          </w:p>
        </w:tc>
        <w:tc>
          <w:tcPr>
            <w:tcW w:w="851" w:type="pct"/>
          </w:tcPr>
          <w:p w14:paraId="7E04CA5C" w14:textId="7E8AF5E0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brain, stomach) – widespread</w:t>
            </w:r>
          </w:p>
          <w:p w14:paraId="0A3ED645" w14:textId="0C0B90CF" w:rsidR="00A73FBC" w:rsidRPr="006B1C45" w:rsidRDefault="001A60E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73FB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>: Cytoplasmic and membranous expression mainly in glandular cells of gastrointestinal tract, breast, salivary gland, prostate, cells in renal tubules and urothelial cells</w:t>
            </w:r>
          </w:p>
          <w:p w14:paraId="263819F6" w14:textId="4658A380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50" w:type="pct"/>
          </w:tcPr>
          <w:p w14:paraId="44B37A16" w14:textId="5C272715" w:rsidR="00485FC2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strong regional signal in the ear, eye, nose, intestines, nervous, alimentary respiratory renal/urinary, reproductive system and limb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  <w:p w14:paraId="0F0692BD" w14:textId="2D5677FD" w:rsidR="0048489C" w:rsidRPr="006B1C45" w:rsidRDefault="007630A6" w:rsidP="003A73F7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595072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p</w:t>
            </w:r>
            <w:r w:rsidR="00595072" w:rsidRPr="006B1C45">
              <w:rPr>
                <w:rFonts w:hAnsiTheme="minorHAnsi" w:cstheme="minorHAnsi"/>
                <w:sz w:val="20"/>
                <w:szCs w:val="20"/>
              </w:rPr>
              <w:t>latelets</w:t>
            </w:r>
            <w:r w:rsidR="003A73F7" w:rsidRPr="006B1C45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595072" w:rsidRPr="006B1C45">
              <w:rPr>
                <w:rFonts w:hAnsiTheme="minorHAnsi" w:cstheme="minorHAnsi"/>
                <w:sz w:val="20"/>
                <w:szCs w:val="20"/>
              </w:rPr>
              <w:t xml:space="preserve">gastrointestinal </w:t>
            </w:r>
            <w:r w:rsidR="00595072" w:rsidRPr="005A5AC9">
              <w:rPr>
                <w:rFonts w:hAnsiTheme="minorHAnsi" w:cstheme="minorHAnsi"/>
                <w:sz w:val="20"/>
                <w:szCs w:val="20"/>
              </w:rPr>
              <w:t>tract</w:t>
            </w:r>
            <w:r w:rsidR="003E47BC" w:rsidRPr="005A5AC9">
              <w:rPr>
                <w:rFonts w:hAnsiTheme="minorHAnsi" w:cstheme="minorHAnsi"/>
                <w:sz w:val="20"/>
                <w:szCs w:val="20"/>
              </w:rPr>
              <w:t xml:space="preserve"> (</w:t>
            </w:r>
            <w:r w:rsidR="005A5AC9">
              <w:rPr>
                <w:rFonts w:hAnsiTheme="minorHAnsi" w:cstheme="minorHAnsi"/>
                <w:sz w:val="20"/>
                <w:szCs w:val="20"/>
              </w:rPr>
              <w:t>Mm</w:t>
            </w:r>
            <w:r w:rsidR="003E47BC" w:rsidRPr="005A5AC9">
              <w:rPr>
                <w:rFonts w:hAnsiTheme="minorHAnsi" w:cstheme="minorHAnsi"/>
                <w:sz w:val="20"/>
                <w:szCs w:val="20"/>
              </w:rPr>
              <w:t>)</w:t>
            </w:r>
            <w:r w:rsidR="003A73F7" w:rsidRPr="005A5AC9">
              <w:rPr>
                <w:rFonts w:hAnsiTheme="minorHAnsi" w:cstheme="minorHAnsi"/>
                <w:sz w:val="20"/>
                <w:szCs w:val="20"/>
              </w:rPr>
              <w:t>, p</w:t>
            </w:r>
            <w:r w:rsidR="00595072" w:rsidRPr="005A5AC9">
              <w:rPr>
                <w:rFonts w:hAnsiTheme="minorHAnsi" w:cstheme="minorHAnsi"/>
                <w:sz w:val="20"/>
                <w:szCs w:val="20"/>
              </w:rPr>
              <w:t>ancreas</w:t>
            </w:r>
            <w:r w:rsidR="003E47BC" w:rsidRPr="005A5AC9">
              <w:rPr>
                <w:rFonts w:hAnsiTheme="minorHAnsi" w:cstheme="minorHAnsi"/>
                <w:sz w:val="20"/>
                <w:szCs w:val="20"/>
              </w:rPr>
              <w:t xml:space="preserve"> (</w:t>
            </w:r>
            <w:r w:rsidR="005A5AC9" w:rsidRPr="005A5AC9">
              <w:rPr>
                <w:rFonts w:hAnsiTheme="minorHAnsi" w:cstheme="minorHAnsi"/>
                <w:sz w:val="20"/>
                <w:szCs w:val="20"/>
              </w:rPr>
              <w:t xml:space="preserve">Rn and </w:t>
            </w:r>
            <w:r w:rsidR="00756FEC" w:rsidRPr="00756FEC">
              <w:rPr>
                <w:rFonts w:hAnsiTheme="minorHAnsi" w:cstheme="minorHAnsi"/>
                <w:sz w:val="20"/>
                <w:szCs w:val="20"/>
              </w:rPr>
              <w:t>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56FEC" w:rsidRPr="00756FEC">
              <w:rPr>
                <w:rFonts w:hAnsiTheme="minorHAnsi" w:cstheme="minorHAnsi"/>
                <w:sz w:val="20"/>
                <w:szCs w:val="20"/>
              </w:rPr>
              <w:t>A</w:t>
            </w:r>
            <w:r w:rsidR="003E47BC" w:rsidRPr="00756FEC">
              <w:rPr>
                <w:rFonts w:hAnsiTheme="minorHAnsi" w:cstheme="minorHAnsi"/>
                <w:sz w:val="20"/>
                <w:szCs w:val="20"/>
              </w:rPr>
              <w:t>)</w:t>
            </w:r>
            <w:r w:rsidR="003A73F7" w:rsidRPr="00756FEC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756FEC" w:rsidRPr="005A5AC9">
              <w:rPr>
                <w:sz w:val="20"/>
                <w:szCs w:val="20"/>
                <w:shd w:val="clear" w:color="auto" w:fill="FFFFFF"/>
              </w:rPr>
              <w:t>bladder</w:t>
            </w:r>
            <w:r w:rsidR="0048489C" w:rsidRPr="005A5AC9">
              <w:rPr>
                <w:sz w:val="20"/>
                <w:szCs w:val="20"/>
                <w:shd w:val="clear" w:color="auto" w:fill="FFFFFF"/>
              </w:rPr>
              <w:t>,</w:t>
            </w:r>
            <w:r w:rsidR="003A73F7" w:rsidRPr="005A5AC9">
              <w:rPr>
                <w:sz w:val="20"/>
                <w:szCs w:val="20"/>
                <w:shd w:val="clear" w:color="auto" w:fill="FFFFFF"/>
              </w:rPr>
              <w:t xml:space="preserve"> </w:t>
            </w:r>
            <w:r w:rsidR="0048489C" w:rsidRPr="00756FEC">
              <w:rPr>
                <w:sz w:val="20"/>
                <w:szCs w:val="20"/>
              </w:rPr>
              <w:t>spleen, and brain</w:t>
            </w:r>
            <w:r w:rsidR="003E47BC" w:rsidRPr="00756FEC">
              <w:rPr>
                <w:sz w:val="20"/>
                <w:szCs w:val="20"/>
              </w:rPr>
              <w:t xml:space="preserve"> (</w:t>
            </w:r>
            <w:r w:rsidR="00756FEC" w:rsidRPr="00756FEC">
              <w:rPr>
                <w:sz w:val="20"/>
                <w:szCs w:val="20"/>
              </w:rPr>
              <w:t>Mm,</w:t>
            </w:r>
            <w:r w:rsidR="0027624C">
              <w:rPr>
                <w:sz w:val="20"/>
                <w:szCs w:val="20"/>
              </w:rPr>
              <w:t xml:space="preserve"> </w:t>
            </w:r>
            <w:r w:rsidR="00756FEC" w:rsidRPr="00756FEC">
              <w:rPr>
                <w:sz w:val="20"/>
                <w:szCs w:val="20"/>
              </w:rPr>
              <w:t>A</w:t>
            </w:r>
            <w:r w:rsidR="003E47BC" w:rsidRPr="00756FEC">
              <w:rPr>
                <w:sz w:val="20"/>
                <w:szCs w:val="20"/>
              </w:rPr>
              <w:t>)</w:t>
            </w:r>
          </w:p>
        </w:tc>
        <w:tc>
          <w:tcPr>
            <w:tcW w:w="568" w:type="pct"/>
            <w:vMerge/>
          </w:tcPr>
          <w:p w14:paraId="6E423C54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2E336589" w14:textId="6F10B024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6645BB67" w14:textId="4517DDC6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1C3354CF" w14:textId="17291158" w:rsidR="00A73FBC" w:rsidRPr="006B1C45" w:rsidRDefault="00C74B58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>: Transcriptome Atlas mouse embryo</w:t>
            </w:r>
            <w:r w:rsidR="00595072" w:rsidRPr="006B1C45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C0297A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yYWw8L0F1dGhvcj48WWVhcj4yMDAyPC9ZZWFyPjxS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yYWw8L0F1dGhvcj48WWVhcj4yMDAyPC9ZZWFyPjxS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0297A" w:rsidRPr="006B1C45">
              <w:rPr>
                <w:rFonts w:hAnsiTheme="minorHAnsi" w:cstheme="minorHAnsi"/>
                <w:sz w:val="20"/>
                <w:szCs w:val="20"/>
              </w:rPr>
            </w:r>
            <w:r w:rsidR="00C0297A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26FDD" w:rsidRPr="006B1C45">
              <w:rPr>
                <w:rFonts w:hAnsiTheme="minorHAnsi" w:cstheme="minorHAnsi"/>
                <w:noProof/>
                <w:sz w:val="20"/>
                <w:szCs w:val="20"/>
              </w:rPr>
              <w:t>(Barral et al., 2002; Chen et al., 2004; Chen et al., 2003b; Zhao et al., 2002)</w:t>
            </w:r>
            <w:r w:rsidR="00C0297A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773D5BB" w14:textId="77777777" w:rsidR="00A73FBC" w:rsidRPr="006B1C45" w:rsidRDefault="00A73FBC" w:rsidP="00A73FB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</w:tc>
      </w:tr>
      <w:tr w:rsidR="008A7842" w:rsidRPr="006B1C45" w14:paraId="183D94B0" w14:textId="01DB23EE" w:rsidTr="00DB274A">
        <w:tc>
          <w:tcPr>
            <w:tcW w:w="475" w:type="pct"/>
          </w:tcPr>
          <w:p w14:paraId="5E89950B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28</w:t>
            </w:r>
          </w:p>
        </w:tc>
        <w:tc>
          <w:tcPr>
            <w:tcW w:w="851" w:type="pct"/>
          </w:tcPr>
          <w:p w14:paraId="024F2DE0" w14:textId="37EC6913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6C7950D8" w14:textId="7EFA26CA" w:rsidR="00A73FBC" w:rsidRPr="006B1C45" w:rsidRDefault="001A60E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73FB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 xml:space="preserve">: Cytoplasmic expression in most tissues </w:t>
            </w:r>
          </w:p>
        </w:tc>
        <w:tc>
          <w:tcPr>
            <w:tcW w:w="850" w:type="pct"/>
          </w:tcPr>
          <w:p w14:paraId="25C409E3" w14:textId="6945F169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strong regional signal in nose, skeleton, limb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630A6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7805ACA1" w14:textId="21AD7CD2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7D95BC57" w14:textId="1B13A98E" w:rsidR="00A73FBC" w:rsidRPr="006B1C45" w:rsidRDefault="00E07B5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25531CC9" w14:textId="52C88142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00841E1F" w14:textId="46BCC46E" w:rsidR="00A73FBC" w:rsidRPr="006B1C45" w:rsidRDefault="00C74B58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  <w:p w14:paraId="4EFE0F64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5C1CDA37" w14:textId="03A15670" w:rsidTr="00DB274A">
        <w:tc>
          <w:tcPr>
            <w:tcW w:w="475" w:type="pct"/>
          </w:tcPr>
          <w:p w14:paraId="0D7DD492" w14:textId="4FD25168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Rab29 </w:t>
            </w:r>
          </w:p>
        </w:tc>
        <w:tc>
          <w:tcPr>
            <w:tcW w:w="851" w:type="pct"/>
          </w:tcPr>
          <w:p w14:paraId="6755DBD6" w14:textId="3F025E39" w:rsidR="00A73FBC" w:rsidRPr="006B1C45" w:rsidRDefault="00C11D56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</w:t>
            </w:r>
            <w:r w:rsidR="00855074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>Low tissue specificity</w:t>
            </w:r>
            <w:r w:rsidRPr="006B1C45">
              <w:rPr>
                <w:rFonts w:hAnsiTheme="minorHAnsi" w:cstheme="minorHAnsi"/>
                <w:sz w:val="20"/>
                <w:szCs w:val="20"/>
              </w:rPr>
              <w:t>, ubiquitous</w:t>
            </w:r>
          </w:p>
          <w:p w14:paraId="1EC0B272" w14:textId="69A73D97" w:rsidR="00C11D56" w:rsidRPr="006B1C45" w:rsidRDefault="001A60E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C11D56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C11D56" w:rsidRPr="006B1C45">
              <w:rPr>
                <w:rFonts w:hAnsiTheme="minorHAnsi" w:cstheme="minorHAnsi"/>
                <w:sz w:val="20"/>
                <w:szCs w:val="20"/>
              </w:rPr>
              <w:t>:</w:t>
            </w:r>
            <w:r w:rsidR="00C11D56" w:rsidRPr="006B1C45">
              <w:t xml:space="preserve"> </w:t>
            </w:r>
            <w:r w:rsidR="00C11D56" w:rsidRPr="006B1C45">
              <w:rPr>
                <w:rFonts w:hAnsiTheme="minorHAnsi" w:cstheme="minorHAnsi"/>
                <w:sz w:val="20"/>
                <w:szCs w:val="20"/>
              </w:rPr>
              <w:t>Cytoplasmic expression in most tissues</w:t>
            </w:r>
          </w:p>
        </w:tc>
        <w:tc>
          <w:tcPr>
            <w:tcW w:w="850" w:type="pct"/>
          </w:tcPr>
          <w:p w14:paraId="04986792" w14:textId="07D1D922" w:rsidR="00A73FBC" w:rsidRPr="006B1C45" w:rsidRDefault="00FF17F5" w:rsidP="00A73FB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</w:tcPr>
          <w:p w14:paraId="3775AAD9" w14:textId="179A572A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3B4278B9" w14:textId="20C528D9" w:rsidR="00A73FBC" w:rsidRPr="006B1C45" w:rsidRDefault="00E07B5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- </w:t>
            </w:r>
          </w:p>
        </w:tc>
        <w:tc>
          <w:tcPr>
            <w:tcW w:w="1441" w:type="pct"/>
          </w:tcPr>
          <w:p w14:paraId="68C503D4" w14:textId="71139DE3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5F7DA867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1B85F0BD" w14:textId="72B26D94" w:rsidTr="00DB274A">
        <w:tc>
          <w:tcPr>
            <w:tcW w:w="475" w:type="pct"/>
          </w:tcPr>
          <w:p w14:paraId="59EC4BC4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Rab30 </w:t>
            </w:r>
          </w:p>
        </w:tc>
        <w:tc>
          <w:tcPr>
            <w:tcW w:w="851" w:type="pct"/>
          </w:tcPr>
          <w:p w14:paraId="05F47B4B" w14:textId="6049EC0B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18D37614" w14:textId="56B36DC7" w:rsidR="00A73FBC" w:rsidRPr="006B1C45" w:rsidRDefault="001A60E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73FB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>: Cytoplasmic expression in most tissues</w:t>
            </w:r>
          </w:p>
        </w:tc>
        <w:tc>
          <w:tcPr>
            <w:tcW w:w="850" w:type="pct"/>
          </w:tcPr>
          <w:p w14:paraId="0F6DD2DF" w14:textId="7FCC5D1D" w:rsidR="00A73FBC" w:rsidRPr="006B1C45" w:rsidRDefault="00FF17F5" w:rsidP="00A73FB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</w:tcPr>
          <w:p w14:paraId="7302001D" w14:textId="01744345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30</w:t>
            </w:r>
          </w:p>
        </w:tc>
        <w:tc>
          <w:tcPr>
            <w:tcW w:w="815" w:type="pct"/>
          </w:tcPr>
          <w:p w14:paraId="4A716588" w14:textId="42653AE1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9F33CC" w:rsidRPr="006B1C45">
              <w:rPr>
                <w:rFonts w:hAnsiTheme="minorHAnsi" w:cstheme="minorHAnsi"/>
                <w:sz w:val="20"/>
                <w:szCs w:val="20"/>
              </w:rPr>
              <w:t xml:space="preserve"> ubiquitous (E+A), enriched in CNS (E)</w:t>
            </w:r>
          </w:p>
          <w:p w14:paraId="7B50F4A2" w14:textId="18A2BFA5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9F33CC" w:rsidRPr="006B1C45">
              <w:rPr>
                <w:rFonts w:hAnsiTheme="minorHAnsi" w:cstheme="minorHAnsi"/>
                <w:sz w:val="20"/>
                <w:szCs w:val="20"/>
              </w:rPr>
              <w:t xml:space="preserve"> ubiquitous (L), brain (A)</w:t>
            </w:r>
          </w:p>
          <w:p w14:paraId="1F580931" w14:textId="369ECCAC" w:rsidR="00A73FBC" w:rsidRPr="006B1C45" w:rsidRDefault="00A73FBC" w:rsidP="009F33C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1D069C1D" w14:textId="189CF04C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78601BB" w14:textId="3DE339D7" w:rsidR="00A73FBC" w:rsidRPr="006B1C45" w:rsidRDefault="00C74B58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  <w:p w14:paraId="4222B1C3" w14:textId="5FB324AD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E53E11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E07B57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SmluIGV0IGFsLiwgMjAxMjsgWmhhbmcgZXQg
YWwuLCAyMDA3KTwvRGlzcGxheVRleHQ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ENpdGU+PEF1dGhvcj5K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SmluIGV0IGFsLiwgMjAxMjsgWmhhbmcgZXQg
YWwuLCAyMDA3KTwvRGlzcGxheVRleHQ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ENpdGU+PEF1dGhvcj5K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E07B57" w:rsidRPr="006B1C45">
              <w:rPr>
                <w:rFonts w:hAnsiTheme="minorHAnsi" w:cstheme="minorHAnsi"/>
                <w:sz w:val="20"/>
                <w:szCs w:val="20"/>
              </w:rPr>
            </w:r>
            <w:r w:rsidR="00E07B57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E07B57" w:rsidRPr="006B1C45">
              <w:rPr>
                <w:rFonts w:hAnsiTheme="minorHAnsi" w:cstheme="minorHAnsi"/>
                <w:noProof/>
                <w:sz w:val="20"/>
                <w:szCs w:val="20"/>
              </w:rPr>
              <w:t>(Jin et al., 2012; Zhang et al., 2007)</w:t>
            </w:r>
            <w:r w:rsidR="00E07B57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</w:t>
            </w:r>
            <w:r w:rsidR="00E07B57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is study</w:t>
            </w:r>
          </w:p>
        </w:tc>
      </w:tr>
      <w:tr w:rsidR="008A7842" w:rsidRPr="006B1C45" w14:paraId="40723E77" w14:textId="480A6E5D" w:rsidTr="00DB274A">
        <w:tc>
          <w:tcPr>
            <w:tcW w:w="475" w:type="pct"/>
          </w:tcPr>
          <w:p w14:paraId="7C714FFC" w14:textId="059E6FA6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1 (Rab22b)</w:t>
            </w:r>
          </w:p>
        </w:tc>
        <w:tc>
          <w:tcPr>
            <w:tcW w:w="851" w:type="pct"/>
          </w:tcPr>
          <w:p w14:paraId="6C6B63CD" w14:textId="2A2DDD7E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22b</w:t>
            </w:r>
          </w:p>
        </w:tc>
        <w:tc>
          <w:tcPr>
            <w:tcW w:w="850" w:type="pct"/>
          </w:tcPr>
          <w:p w14:paraId="3544764E" w14:textId="456CD387" w:rsidR="00A73FBC" w:rsidRPr="00D55FF6" w:rsidRDefault="00D55FF6" w:rsidP="005A6030">
            <w:pPr>
              <w:rPr>
                <w:sz w:val="20"/>
                <w:szCs w:val="20"/>
              </w:rPr>
            </w:pPr>
            <w:r w:rsidRPr="00D55FF6">
              <w:rPr>
                <w:rFonts w:hAnsiTheme="minorHAnsi" w:cstheme="minorHAnsi"/>
                <w:sz w:val="20"/>
                <w:szCs w:val="20"/>
              </w:rPr>
              <w:t>See Rab22b</w:t>
            </w:r>
          </w:p>
        </w:tc>
        <w:tc>
          <w:tcPr>
            <w:tcW w:w="568" w:type="pct"/>
          </w:tcPr>
          <w:p w14:paraId="4B23704E" w14:textId="0579815B" w:rsidR="00A73FBC" w:rsidRPr="006B1C45" w:rsidRDefault="009F33C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41AFA813" w14:textId="21643B8E" w:rsidR="00A73FBC" w:rsidRPr="006B1C45" w:rsidRDefault="009F33C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  <w:p w14:paraId="3D440E29" w14:textId="0ACFC9CE" w:rsidR="00A73FBC" w:rsidRPr="006B1C45" w:rsidRDefault="00A73FBC" w:rsidP="00A73FBC">
            <w:pPr>
              <w:tabs>
                <w:tab w:val="left" w:pos="1180"/>
              </w:tabs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ab/>
            </w:r>
          </w:p>
        </w:tc>
        <w:tc>
          <w:tcPr>
            <w:tcW w:w="1441" w:type="pct"/>
          </w:tcPr>
          <w:p w14:paraId="5338CE89" w14:textId="7AFBCE03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0732A014" w14:textId="45583510" w:rsidTr="00DB274A">
        <w:tc>
          <w:tcPr>
            <w:tcW w:w="475" w:type="pct"/>
          </w:tcPr>
          <w:p w14:paraId="79D34267" w14:textId="30B66D72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2a</w:t>
            </w:r>
          </w:p>
        </w:tc>
        <w:tc>
          <w:tcPr>
            <w:tcW w:w="851" w:type="pct"/>
          </w:tcPr>
          <w:p w14:paraId="1C5AEEAA" w14:textId="6F98EE4C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issue enhanced (bone marrow) – ubiquitous</w:t>
            </w:r>
          </w:p>
          <w:p w14:paraId="3C9AF35A" w14:textId="77F31036" w:rsidR="00A73FBC" w:rsidRPr="006B1C45" w:rsidRDefault="001A60E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73FB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: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 xml:space="preserve"> Cytoplasmic expression in most tissues </w:t>
            </w:r>
          </w:p>
        </w:tc>
        <w:tc>
          <w:tcPr>
            <w:tcW w:w="850" w:type="pct"/>
          </w:tcPr>
          <w:p w14:paraId="22379FB6" w14:textId="3EFFA9B5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</w:p>
          <w:p w14:paraId="7C05954D" w14:textId="3B4B3471" w:rsidR="00A73FBC" w:rsidRPr="006B1C45" w:rsidRDefault="00B80632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sz w:val="20"/>
                <w:szCs w:val="20"/>
              </w:rPr>
              <w:t xml:space="preserve">Broad </w:t>
            </w:r>
            <w:r w:rsidR="00A73FBC" w:rsidRPr="006B1C45">
              <w:rPr>
                <w:sz w:val="20"/>
                <w:szCs w:val="20"/>
              </w:rPr>
              <w:t>expression</w:t>
            </w:r>
            <w:r w:rsidR="00754047" w:rsidRPr="006B1C45">
              <w:rPr>
                <w:sz w:val="20"/>
                <w:szCs w:val="20"/>
              </w:rPr>
              <w:t xml:space="preserve"> with </w:t>
            </w:r>
            <w:r w:rsidRPr="006B1C45">
              <w:rPr>
                <w:sz w:val="20"/>
                <w:szCs w:val="20"/>
              </w:rPr>
              <w:t xml:space="preserve">high levels in the liver </w:t>
            </w:r>
            <w:r w:rsidR="00124A2C" w:rsidRPr="006B1C45">
              <w:rPr>
                <w:sz w:val="20"/>
                <w:szCs w:val="20"/>
              </w:rPr>
              <w:t>(Mm,</w:t>
            </w:r>
            <w:r w:rsidR="0027624C">
              <w:rPr>
                <w:sz w:val="20"/>
                <w:szCs w:val="20"/>
              </w:rPr>
              <w:t xml:space="preserve"> </w:t>
            </w:r>
            <w:r w:rsidR="00124A2C" w:rsidRPr="006B1C45">
              <w:rPr>
                <w:sz w:val="20"/>
                <w:szCs w:val="20"/>
              </w:rPr>
              <w:t>E)</w:t>
            </w:r>
          </w:p>
        </w:tc>
        <w:tc>
          <w:tcPr>
            <w:tcW w:w="568" w:type="pct"/>
            <w:vMerge w:val="restart"/>
          </w:tcPr>
          <w:p w14:paraId="045D1D78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32</w:t>
            </w:r>
          </w:p>
          <w:p w14:paraId="4FF9C226" w14:textId="211DC3DA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(lightoid)</w:t>
            </w:r>
          </w:p>
        </w:tc>
        <w:tc>
          <w:tcPr>
            <w:tcW w:w="815" w:type="pct"/>
            <w:vMerge w:val="restart"/>
          </w:tcPr>
          <w:p w14:paraId="77CAFC0E" w14:textId="4A2FEF5B" w:rsidR="00B52C96" w:rsidRPr="006B1C45" w:rsidRDefault="00B51E6E" w:rsidP="00B52C96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B52C96" w:rsidRPr="006B1C45">
              <w:rPr>
                <w:rFonts w:hAnsiTheme="minorHAnsi" w:cstheme="minorHAnsi"/>
                <w:sz w:val="20"/>
                <w:szCs w:val="20"/>
              </w:rPr>
              <w:t xml:space="preserve"> malpighian tubules(E), ubiquitous and eye enriched (A)</w:t>
            </w:r>
          </w:p>
          <w:p w14:paraId="6BC5F012" w14:textId="41349F72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0E5178EB" w14:textId="0612CA9C" w:rsidR="00A73FBC" w:rsidRPr="006B1C45" w:rsidRDefault="00B51E6E" w:rsidP="00195548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B52C96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</w:tc>
        <w:tc>
          <w:tcPr>
            <w:tcW w:w="1441" w:type="pct"/>
          </w:tcPr>
          <w:p w14:paraId="713E9A73" w14:textId="4B20A434" w:rsidR="00C52B64" w:rsidRPr="006B1C45" w:rsidRDefault="00C52B64" w:rsidP="00C52B64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78787722" w14:textId="19319EFD" w:rsidR="00C52B64" w:rsidRPr="006B1C45" w:rsidRDefault="00C74B58" w:rsidP="00C52B64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C52B64" w:rsidRPr="006B1C45">
              <w:rPr>
                <w:rFonts w:hAnsiTheme="minorHAnsi" w:cstheme="minorHAnsi"/>
                <w:sz w:val="20"/>
                <w:szCs w:val="20"/>
              </w:rPr>
              <w:t>:</w:t>
            </w:r>
            <w:r w:rsidR="00195548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E745B9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b2hlbi1Tb2xhbDwvQXV0aG9yPjxZZWFyPjIwMDM8L1ll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b2hlbi1Tb2xhbDwvQXV0aG9yPjxZZWFyPjIwMDM8L1ll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E745B9" w:rsidRPr="006B1C45">
              <w:rPr>
                <w:rFonts w:hAnsiTheme="minorHAnsi" w:cstheme="minorHAnsi"/>
                <w:sz w:val="20"/>
                <w:szCs w:val="20"/>
              </w:rPr>
            </w:r>
            <w:r w:rsidR="00E745B9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E745B9" w:rsidRPr="006B1C45">
              <w:rPr>
                <w:rFonts w:hAnsiTheme="minorHAnsi" w:cstheme="minorHAnsi"/>
                <w:noProof/>
                <w:sz w:val="20"/>
                <w:szCs w:val="20"/>
              </w:rPr>
              <w:t>(Cohen-Solal et al., 2003)</w:t>
            </w:r>
            <w:r w:rsidR="00E745B9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3F871BD" w14:textId="4724B021" w:rsidR="00A73FBC" w:rsidRPr="006B1C45" w:rsidRDefault="00C52B64" w:rsidP="00C52B64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E53E11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E745B9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E745B9" w:rsidRPr="006B1C45">
              <w:rPr>
                <w:rFonts w:hAnsiTheme="minorHAnsi" w:cstheme="minorHAnsi"/>
                <w:sz w:val="20"/>
                <w:szCs w:val="20"/>
              </w:rPr>
            </w:r>
            <w:r w:rsidR="00E745B9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E745B9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E745B9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, this study</w:t>
            </w:r>
          </w:p>
        </w:tc>
      </w:tr>
      <w:tr w:rsidR="008A7842" w:rsidRPr="006B1C45" w14:paraId="58FC4922" w14:textId="77777777" w:rsidTr="00DB274A">
        <w:tc>
          <w:tcPr>
            <w:tcW w:w="475" w:type="pct"/>
          </w:tcPr>
          <w:p w14:paraId="2E380D43" w14:textId="375567D4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284722">
              <w:rPr>
                <w:rFonts w:hAnsiTheme="minorHAnsi" w:cstheme="minorHAnsi"/>
                <w:sz w:val="20"/>
                <w:szCs w:val="20"/>
              </w:rPr>
              <w:t>Rab32b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(Rab38)</w:t>
            </w:r>
          </w:p>
        </w:tc>
        <w:tc>
          <w:tcPr>
            <w:tcW w:w="851" w:type="pct"/>
          </w:tcPr>
          <w:p w14:paraId="3761A25A" w14:textId="2514134B" w:rsidR="00A73FBC" w:rsidRPr="006B1C45" w:rsidRDefault="00195548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Rab38</w:t>
            </w:r>
          </w:p>
        </w:tc>
        <w:tc>
          <w:tcPr>
            <w:tcW w:w="850" w:type="pct"/>
          </w:tcPr>
          <w:p w14:paraId="379E1676" w14:textId="5A083634" w:rsidR="00A73FBC" w:rsidRPr="006B1C45" w:rsidRDefault="004D6DFC" w:rsidP="00A73FB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See Rab38</w:t>
            </w:r>
          </w:p>
        </w:tc>
        <w:tc>
          <w:tcPr>
            <w:tcW w:w="568" w:type="pct"/>
            <w:vMerge/>
          </w:tcPr>
          <w:p w14:paraId="46D07672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465CDB7D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735D2FB6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17DC1B17" w14:textId="4D305213" w:rsidTr="00DB274A">
        <w:tc>
          <w:tcPr>
            <w:tcW w:w="475" w:type="pct"/>
          </w:tcPr>
          <w:p w14:paraId="3C33D404" w14:textId="11EC4A4B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3a</w:t>
            </w:r>
          </w:p>
        </w:tc>
        <w:tc>
          <w:tcPr>
            <w:tcW w:w="851" w:type="pct"/>
          </w:tcPr>
          <w:p w14:paraId="231672FF" w14:textId="2C6C2CF2" w:rsidR="00A73FBC" w:rsidRPr="006B1C45" w:rsidRDefault="00A73FBC" w:rsidP="00124A2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issue enhanced (blood, brain) – widespread</w:t>
            </w:r>
          </w:p>
        </w:tc>
        <w:tc>
          <w:tcPr>
            <w:tcW w:w="850" w:type="pct"/>
          </w:tcPr>
          <w:p w14:paraId="35F36637" w14:textId="35BCD522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</w:p>
          <w:p w14:paraId="3F44ACE5" w14:textId="45811491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284722">
              <w:rPr>
                <w:rFonts w:hAnsiTheme="minorHAnsi" w:cstheme="minorHAnsi"/>
                <w:sz w:val="20"/>
                <w:szCs w:val="20"/>
              </w:rPr>
              <w:t>Expression restricted to brain</w:t>
            </w:r>
            <w:r w:rsidR="005F5768" w:rsidRPr="00284722">
              <w:rPr>
                <w:rFonts w:hAnsiTheme="minorHAnsi" w:cstheme="minorHAnsi"/>
                <w:sz w:val="20"/>
                <w:szCs w:val="20"/>
              </w:rPr>
              <w:t xml:space="preserve">, weak in ovary and thymus </w:t>
            </w:r>
            <w:r w:rsidR="00284722" w:rsidRPr="00284722">
              <w:rPr>
                <w:rFonts w:hAnsiTheme="minorHAnsi" w:cstheme="minorHAnsi"/>
                <w:sz w:val="20"/>
                <w:szCs w:val="20"/>
              </w:rPr>
              <w:t>(Mm)</w:t>
            </w:r>
          </w:p>
        </w:tc>
        <w:tc>
          <w:tcPr>
            <w:tcW w:w="568" w:type="pct"/>
          </w:tcPr>
          <w:p w14:paraId="1F643647" w14:textId="3843CC6A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06927178" w14:textId="746F44B2" w:rsidR="00A73FBC" w:rsidRPr="006B1C45" w:rsidRDefault="0071375A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15D037FF" w14:textId="72B89980" w:rsidR="00195548" w:rsidRPr="006B1C45" w:rsidRDefault="00195548" w:rsidP="00195548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51C98AC1" w14:textId="5B9FF7B0" w:rsidR="00A73FBC" w:rsidRPr="006B1C45" w:rsidRDefault="00C74B58" w:rsidP="00195548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195548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F25632" w:rsidRPr="006B1C45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Zheng&lt;/Author&gt;&lt;Year&gt;1997&lt;/Year&gt;&lt;RecNum&gt;192&lt;/RecNum&gt;&lt;DisplayText&gt;(Zheng et al., 1997)&lt;/DisplayText&gt;&lt;record&gt;&lt;rec-number&gt;28&lt;/rec-number&gt;&lt;foreign-keys&gt;&lt;key app="EN" db-id="fxssfvat1edxe5epvr75xrwbxp50x0fap22d" timestamp="1607687784"&gt;28&lt;/key&gt;&lt;/foreign-keys&gt;&lt;ref-type name="Journal Article"&gt;17&lt;/ref-type&gt;&lt;contributors&gt;&lt;authors&gt;&lt;author&gt;Zheng, J. Y.&lt;/author&gt;&lt;author&gt;Koda, T.&lt;/author&gt;&lt;author&gt;Arimura, Y.&lt;/author&gt;&lt;author&gt;Kishi, M.&lt;/author&gt;&lt;author&gt;Kakinuma, M.&lt;/author&gt;&lt;/authors&gt;&lt;/contributors&gt;&lt;auth-address&gt;Institute of Immunological Science, Hokkaido University, Sapporo, Japan.&lt;/auth-address&gt;&lt;titles&gt;&lt;title&gt;Structure and expression of the mouse S10 gene&lt;/title&gt;&lt;secondary-title&gt;Biochim Biophys Acta&lt;/secondary-title&gt;&lt;/titles&gt;&lt;periodical&gt;&lt;full-title&gt;Biochim Biophys Acta&lt;/full-title&gt;&lt;/periodical&gt;&lt;pages&gt;47-50&lt;/pages&gt;&lt;volume&gt;1351&lt;/volume&gt;&lt;number&gt;1-2&lt;/number&gt;&lt;edition&gt;1997/03/20&lt;/edition&gt;&lt;keywords&gt;&lt;keyword&gt;Amino Acid Sequence&lt;/keyword&gt;&lt;keyword&gt;Animals&lt;/keyword&gt;&lt;keyword&gt;Base Sequence&lt;/keyword&gt;&lt;keyword&gt;Cloning, Molecular&lt;/keyword&gt;&lt;keyword&gt;DNA, Complementary/genetics&lt;/keyword&gt;&lt;keyword&gt;Exons&lt;/keyword&gt;&lt;keyword&gt;GTP-Binding Proteins/*genetics&lt;/keyword&gt;&lt;keyword&gt;Genomic Library&lt;/keyword&gt;&lt;keyword&gt;Introns&lt;/keyword&gt;&lt;keyword&gt;Mice&lt;/keyword&gt;&lt;keyword&gt;Molecular Sequence Data&lt;/keyword&gt;&lt;keyword&gt;RNA, Messenger/genetics&lt;/keyword&gt;&lt;keyword&gt;Sequence Homology, Amino Acid&lt;/keyword&gt;&lt;keyword&gt;Tissue Distribution&lt;/keyword&gt;&lt;keyword&gt;*rab GTP-Binding Proteins&lt;/keyword&gt;&lt;/keywords&gt;&lt;dates&gt;&lt;year&gt;1997&lt;/year&gt;&lt;pub-dates&gt;&lt;date&gt;Mar 20&lt;/date&gt;&lt;/pub-dates&gt;&lt;/dates&gt;&lt;isbn&gt;0006-3002 (Print)&amp;#xD;0006-3002 (Linking)&lt;/isbn&gt;&lt;accession-num&gt;9116044&lt;/accession-num&gt;&lt;urls&gt;&lt;related-urls&gt;&lt;url&gt;https://www.ncbi.nlm.nih.gov/pubmed/9116044&lt;/url&gt;&lt;/related-urls&gt;&lt;/urls&gt;&lt;electronic-resource-num&gt;10.1016/s0167-4781(97)00022-5&lt;/electronic-resource-num&gt;&lt;/record&gt;&lt;/Cite&gt;&lt;/EndNote&gt;</w:instrText>
            </w:r>
            <w:r w:rsidR="00F25632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F25632" w:rsidRPr="006B1C45">
              <w:rPr>
                <w:rFonts w:hAnsiTheme="minorHAnsi" w:cstheme="minorHAnsi"/>
                <w:noProof/>
                <w:sz w:val="20"/>
                <w:szCs w:val="20"/>
              </w:rPr>
              <w:t>(Zheng et al., 1997)</w:t>
            </w:r>
            <w:r w:rsidR="00F25632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8A7842" w:rsidRPr="006B1C45" w14:paraId="015C7351" w14:textId="3BDCDE83" w:rsidTr="00DB274A">
        <w:tc>
          <w:tcPr>
            <w:tcW w:w="475" w:type="pct"/>
          </w:tcPr>
          <w:p w14:paraId="7208084F" w14:textId="76824151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3b</w:t>
            </w:r>
          </w:p>
        </w:tc>
        <w:tc>
          <w:tcPr>
            <w:tcW w:w="851" w:type="pct"/>
          </w:tcPr>
          <w:p w14:paraId="3C543D53" w14:textId="7641D0C6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Low tissue specificity – ubiquitous </w:t>
            </w:r>
          </w:p>
        </w:tc>
        <w:tc>
          <w:tcPr>
            <w:tcW w:w="850" w:type="pct"/>
          </w:tcPr>
          <w:p w14:paraId="7D84C155" w14:textId="69ABD556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</w:t>
            </w:r>
          </w:p>
          <w:p w14:paraId="2E5A3C83" w14:textId="345909E0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sz w:val="20"/>
                <w:szCs w:val="20"/>
              </w:rPr>
              <w:t xml:space="preserve">ubiquitous expression </w:t>
            </w:r>
            <w:r w:rsidR="00284722">
              <w:rPr>
                <w:sz w:val="20"/>
                <w:szCs w:val="20"/>
              </w:rPr>
              <w:t>(Mm)</w:t>
            </w:r>
          </w:p>
        </w:tc>
        <w:tc>
          <w:tcPr>
            <w:tcW w:w="568" w:type="pct"/>
          </w:tcPr>
          <w:p w14:paraId="593299C2" w14:textId="1C05C312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19C78281" w14:textId="27D2A06E" w:rsidR="00A73FBC" w:rsidRPr="006B1C45" w:rsidRDefault="0071375A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091F846E" w14:textId="0D5AD8B5" w:rsidR="00195548" w:rsidRPr="006B1C45" w:rsidRDefault="00195548" w:rsidP="00195548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23511D9C" w14:textId="31C26813" w:rsidR="00A73FBC" w:rsidRPr="006B1C45" w:rsidRDefault="00C74B58" w:rsidP="00195548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195548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F25632" w:rsidRPr="006B1C45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Zheng&lt;/Author&gt;&lt;Year&gt;1998&lt;/Year&gt;&lt;RecNum&gt;191&lt;/RecNum&gt;&lt;DisplayText&gt;(Zheng et al., 1998)&lt;/DisplayText&gt;&lt;record&gt;&lt;rec-number&gt;29&lt;/rec-number&gt;&lt;foreign-keys&gt;&lt;key app="EN" db-id="fxssfvat1edxe5epvr75xrwbxp50x0fap22d" timestamp="1607687784"&gt;29&lt;/key&gt;&lt;/foreign-keys&gt;&lt;ref-type name="Journal Article"&gt;17&lt;/ref-type&gt;&lt;contributors&gt;&lt;authors&gt;&lt;author&gt;Zheng, J. Y.&lt;/author&gt;&lt;author&gt;Koda, T.&lt;/author&gt;&lt;author&gt;Fujiwara, T.&lt;/author&gt;&lt;author&gt;Kishi, M.&lt;/author&gt;&lt;author&gt;Ikehara, Y.&lt;/author&gt;&lt;author&gt;Kakinuma, M.&lt;/author&gt;&lt;/authors&gt;&lt;/contributors&gt;&lt;auth-address&gt;Section of Bacterial Infection, Institute of Immunological Science, Hokkaido University, Sapporo, Japan.&lt;/auth-address&gt;&lt;titles&gt;&lt;title&gt;A novel Rab GTPase, Rab33B, is ubiquitously expressed and localized to the medial Golgi cisternae&lt;/title&gt;&lt;secondary-title&gt;J Cell Sci&lt;/secondary-title&gt;&lt;/titles&gt;&lt;periodical&gt;&lt;full-title&gt;J Cell Sci&lt;/full-title&gt;&lt;/periodical&gt;&lt;pages&gt;1061-9&lt;/pages&gt;&lt;volume&gt;111 ( Pt 8)&lt;/volume&gt;&lt;edition&gt;1998/06/17&lt;/edition&gt;&lt;keywords&gt;&lt;keyword&gt;Animals&lt;/keyword&gt;&lt;keyword&gt;Base Sequence&lt;/keyword&gt;&lt;keyword&gt;DNA, Complementary&lt;/keyword&gt;&lt;keyword&gt;GTP Phosphohydrolases/analysis/*genetics/metabolism&lt;/keyword&gt;&lt;keyword&gt;GTP-Binding Proteins/analysis/*genetics/metabolism&lt;/keyword&gt;&lt;keyword&gt;Gene Expression/physiology&lt;/keyword&gt;&lt;keyword&gt;Golgi Apparatus/*enzymology/ultrastructure&lt;/keyword&gt;&lt;keyword&gt;Humans&lt;/keyword&gt;&lt;keyword&gt;Jurkat Cells/chemistry/*enzymology/ultrastructure&lt;/keyword&gt;&lt;keyword&gt;Mannosidases/analysis&lt;/keyword&gt;&lt;keyword&gt;Mice&lt;/keyword&gt;&lt;keyword&gt;Microscopy, Immunoelectron&lt;/keyword&gt;&lt;keyword&gt;Molecular Sequence Data&lt;/keyword&gt;&lt;keyword&gt;Polymerase Chain Reaction&lt;/keyword&gt;&lt;keyword&gt;Sequence Homology, Amino Acid&lt;/keyword&gt;&lt;keyword&gt;alpha-Mannosidase&lt;/keyword&gt;&lt;keyword&gt;*rab GTP-Binding Proteins&lt;/keyword&gt;&lt;/keywords&gt;&lt;dates&gt;&lt;year&gt;1998&lt;/year&gt;&lt;pub-dates&gt;&lt;date&gt;Apr&lt;/date&gt;&lt;/pub-dates&gt;&lt;/dates&gt;&lt;isbn&gt;0021-9533 (Print)&amp;#xD;0021-9533 (Linking)&lt;/isbn&gt;&lt;accession-num&gt;9512502&lt;/accession-num&gt;&lt;urls&gt;&lt;related-urls&gt;&lt;url&gt;https://www.ncbi.nlm.nih.gov/pubmed/9512502&lt;/url&gt;&lt;/related-urls&gt;&lt;/urls&gt;&lt;/record&gt;&lt;/Cite&gt;&lt;/EndNote&gt;</w:instrText>
            </w:r>
            <w:r w:rsidR="00F25632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F25632" w:rsidRPr="006B1C45">
              <w:rPr>
                <w:rFonts w:hAnsiTheme="minorHAnsi" w:cstheme="minorHAnsi"/>
                <w:noProof/>
                <w:sz w:val="20"/>
                <w:szCs w:val="20"/>
              </w:rPr>
              <w:t>(Zheng et al., 1998)</w:t>
            </w:r>
            <w:r w:rsidR="00F25632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8A7842" w:rsidRPr="006B1C45" w14:paraId="10B6A78F" w14:textId="79E9B13A" w:rsidTr="00DB274A">
        <w:tc>
          <w:tcPr>
            <w:tcW w:w="475" w:type="pct"/>
          </w:tcPr>
          <w:p w14:paraId="52C09E46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4</w:t>
            </w:r>
          </w:p>
        </w:tc>
        <w:tc>
          <w:tcPr>
            <w:tcW w:w="851" w:type="pct"/>
          </w:tcPr>
          <w:p w14:paraId="5DD09EF0" w14:textId="145B1AB0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42D8F4D0" w14:textId="079EAE80" w:rsidR="00A73FBC" w:rsidRPr="006B1C45" w:rsidRDefault="001A60E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lastRenderedPageBreak/>
              <w:t>p</w:t>
            </w:r>
            <w:r w:rsidR="00A73FB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>: General cytoplasmic expression</w:t>
            </w:r>
          </w:p>
        </w:tc>
        <w:tc>
          <w:tcPr>
            <w:tcW w:w="850" w:type="pct"/>
          </w:tcPr>
          <w:p w14:paraId="0DC46A7C" w14:textId="1805DAB4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lastRenderedPageBreak/>
              <w:t xml:space="preserve">RNA: no regional signal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3DD1292D" w14:textId="19F388BC" w:rsidR="00A73FBC" w:rsidRPr="006B1C45" w:rsidRDefault="00B52C96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41012D72" w14:textId="2ED14168" w:rsidR="00A73FBC" w:rsidRPr="006B1C45" w:rsidRDefault="00B52C96" w:rsidP="0005563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6268DEE1" w14:textId="177449B2" w:rsidR="00195548" w:rsidRPr="006B1C45" w:rsidRDefault="00195548" w:rsidP="00195548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1540E9D2" w14:textId="515DD2FE" w:rsidR="00A73FBC" w:rsidRPr="006B1C45" w:rsidRDefault="00C74B58" w:rsidP="00195548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195548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6B1C45" w14:paraId="40304B43" w14:textId="7656D88E" w:rsidTr="00DB274A">
        <w:tc>
          <w:tcPr>
            <w:tcW w:w="475" w:type="pct"/>
          </w:tcPr>
          <w:p w14:paraId="4A46C53B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5</w:t>
            </w:r>
          </w:p>
        </w:tc>
        <w:tc>
          <w:tcPr>
            <w:tcW w:w="851" w:type="pct"/>
          </w:tcPr>
          <w:p w14:paraId="10EB3394" w14:textId="1F7D7F7F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ubiquitous</w:t>
            </w:r>
          </w:p>
          <w:p w14:paraId="36F1EA7D" w14:textId="22626CB3" w:rsidR="00A73FBC" w:rsidRPr="006B1C45" w:rsidRDefault="001A60E7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73FB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>: Cytoplasmic expression in most</w:t>
            </w:r>
          </w:p>
        </w:tc>
        <w:tc>
          <w:tcPr>
            <w:tcW w:w="850" w:type="pct"/>
          </w:tcPr>
          <w:p w14:paraId="009354C5" w14:textId="221191D3" w:rsidR="00A73FBC" w:rsidRPr="006B1C45" w:rsidRDefault="00FF17F5" w:rsidP="00A73FB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</w:tcPr>
          <w:p w14:paraId="62D0A82C" w14:textId="05DE14AF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35</w:t>
            </w:r>
          </w:p>
        </w:tc>
        <w:tc>
          <w:tcPr>
            <w:tcW w:w="815" w:type="pct"/>
          </w:tcPr>
          <w:p w14:paraId="14A8E75C" w14:textId="303EB053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B52C96" w:rsidRPr="006B1C45">
              <w:rPr>
                <w:rFonts w:hAnsiTheme="minorHAnsi" w:cstheme="minorHAnsi"/>
                <w:sz w:val="20"/>
                <w:szCs w:val="20"/>
              </w:rPr>
              <w:t xml:space="preserve"> ubiquitous (E+A), enriched in CNS (E)</w:t>
            </w:r>
          </w:p>
          <w:p w14:paraId="6105FDC0" w14:textId="34F0C20E" w:rsidR="00A73FBC" w:rsidRPr="006B1C45" w:rsidRDefault="00B51E6E" w:rsidP="0071375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B52C96" w:rsidRPr="006B1C45">
              <w:rPr>
                <w:rFonts w:hAnsiTheme="minorHAnsi" w:cstheme="minorHAnsi"/>
                <w:sz w:val="20"/>
                <w:szCs w:val="20"/>
              </w:rPr>
              <w:t xml:space="preserve"> ubiquitous (L), brain (A)</w:t>
            </w:r>
          </w:p>
        </w:tc>
        <w:tc>
          <w:tcPr>
            <w:tcW w:w="1441" w:type="pct"/>
          </w:tcPr>
          <w:p w14:paraId="35D08F61" w14:textId="4C944199" w:rsidR="0071375A" w:rsidRPr="006B1C45" w:rsidRDefault="0071375A" w:rsidP="0071375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7CBEB36C" w14:textId="4AB7403D" w:rsidR="00A73FBC" w:rsidRPr="006B1C45" w:rsidRDefault="0071375A" w:rsidP="0071375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E53E11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C45BB8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45BB8" w:rsidRPr="006B1C45">
              <w:rPr>
                <w:rFonts w:hAnsiTheme="minorHAnsi" w:cstheme="minorHAnsi"/>
                <w:sz w:val="20"/>
                <w:szCs w:val="20"/>
              </w:rPr>
            </w:r>
            <w:r w:rsidR="00C45BB8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C45BB8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C45BB8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45BB8" w:rsidRPr="006B1C45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flyatlas2 </w:t>
            </w:r>
          </w:p>
        </w:tc>
      </w:tr>
      <w:tr w:rsidR="008A7842" w:rsidRPr="006B1C45" w14:paraId="6FB407A0" w14:textId="3AF62F8B" w:rsidTr="00DB274A">
        <w:tc>
          <w:tcPr>
            <w:tcW w:w="475" w:type="pct"/>
          </w:tcPr>
          <w:p w14:paraId="17C42AF9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6</w:t>
            </w:r>
          </w:p>
        </w:tc>
        <w:tc>
          <w:tcPr>
            <w:tcW w:w="851" w:type="pct"/>
          </w:tcPr>
          <w:p w14:paraId="774F5BB7" w14:textId="012AF013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issue enhanced (fallopian tube) – widespread </w:t>
            </w:r>
          </w:p>
        </w:tc>
        <w:tc>
          <w:tcPr>
            <w:tcW w:w="850" w:type="pct"/>
          </w:tcPr>
          <w:p w14:paraId="2446CCC1" w14:textId="33A3F891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not detected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4F963189" w14:textId="7E10B71C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0569C2BC" w14:textId="6A899E2C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6F11DF50" w14:textId="013F1AB0" w:rsidR="0071375A" w:rsidRPr="006B1C45" w:rsidRDefault="0071375A" w:rsidP="0071375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118AC456" w14:textId="0E6985CF" w:rsidR="00A73FBC" w:rsidRPr="006B1C45" w:rsidRDefault="00C74B58" w:rsidP="0071375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71375A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6B1C45" w14:paraId="792483FB" w14:textId="139ACCBE" w:rsidTr="00DB274A">
        <w:tc>
          <w:tcPr>
            <w:tcW w:w="475" w:type="pct"/>
          </w:tcPr>
          <w:p w14:paraId="68957CDC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7</w:t>
            </w:r>
          </w:p>
        </w:tc>
        <w:tc>
          <w:tcPr>
            <w:tcW w:w="851" w:type="pct"/>
          </w:tcPr>
          <w:p w14:paraId="1FF74A5C" w14:textId="13516150" w:rsidR="00A73FBC" w:rsidRPr="006B1C45" w:rsidRDefault="00A73FBC" w:rsidP="00EE218B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issue enhanced (blood, brain), widespread </w:t>
            </w:r>
          </w:p>
        </w:tc>
        <w:tc>
          <w:tcPr>
            <w:tcW w:w="850" w:type="pct"/>
          </w:tcPr>
          <w:p w14:paraId="1F570031" w14:textId="3B024FAD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not detected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 xml:space="preserve">E), </w:t>
            </w:r>
            <w:r w:rsidRPr="00284722">
              <w:rPr>
                <w:rFonts w:hAnsiTheme="minorHAnsi" w:cstheme="minorHAnsi"/>
                <w:sz w:val="20"/>
                <w:szCs w:val="20"/>
              </w:rPr>
              <w:t xml:space="preserve">bone marrow mast cells </w:t>
            </w:r>
            <w:r w:rsidR="002825AC" w:rsidRPr="00284722">
              <w:rPr>
                <w:rFonts w:hAnsiTheme="minorHAnsi" w:cstheme="minorHAnsi"/>
                <w:sz w:val="20"/>
                <w:szCs w:val="20"/>
              </w:rPr>
              <w:t>(</w:t>
            </w:r>
            <w:r w:rsidR="00124A2C" w:rsidRPr="00284722">
              <w:rPr>
                <w:rFonts w:hAnsiTheme="minorHAnsi" w:cstheme="minorHAnsi"/>
                <w:sz w:val="20"/>
                <w:szCs w:val="20"/>
              </w:rPr>
              <w:t>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284722" w:rsidRPr="00284722">
              <w:rPr>
                <w:rFonts w:hAnsiTheme="minorHAnsi" w:cstheme="minorHAnsi"/>
                <w:sz w:val="20"/>
                <w:szCs w:val="20"/>
              </w:rPr>
              <w:t>CC</w:t>
            </w:r>
            <w:r w:rsidR="00124A2C" w:rsidRPr="00284722">
              <w:rPr>
                <w:rFonts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568" w:type="pct"/>
          </w:tcPr>
          <w:p w14:paraId="5BF4439D" w14:textId="25A26E21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26</w:t>
            </w:r>
          </w:p>
        </w:tc>
        <w:tc>
          <w:tcPr>
            <w:tcW w:w="815" w:type="pct"/>
          </w:tcPr>
          <w:p w14:paraId="1DA883DC" w14:textId="57D34D19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DmRab26</w:t>
            </w:r>
          </w:p>
        </w:tc>
        <w:tc>
          <w:tcPr>
            <w:tcW w:w="1441" w:type="pct"/>
          </w:tcPr>
          <w:p w14:paraId="094525DF" w14:textId="1F3DCE4D" w:rsidR="0071375A" w:rsidRPr="006B1C45" w:rsidRDefault="0071375A" w:rsidP="0071375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4AD6306" w14:textId="1CBA6D47" w:rsidR="00A73FBC" w:rsidRPr="006B1C45" w:rsidRDefault="00C74B58" w:rsidP="0071375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71375A" w:rsidRPr="006B1C45">
              <w:rPr>
                <w:rFonts w:hAnsiTheme="minorHAnsi" w:cstheme="minorHAnsi"/>
                <w:sz w:val="20"/>
                <w:szCs w:val="20"/>
              </w:rPr>
              <w:t>: Transcriptome Atlas mouse embryo,</w:t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A05D51" w:rsidRPr="006B1C45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Masuda&lt;/Author&gt;&lt;Year&gt;2000&lt;/Year&gt;&lt;RecNum&gt;307&lt;/RecNum&gt;&lt;DisplayText&gt;(Masuda et al., 2000)&lt;/DisplayText&gt;&lt;record&gt;&lt;rec-number&gt;30&lt;/rec-number&gt;&lt;foreign-keys&gt;&lt;key app="EN" db-id="fxssfvat1edxe5epvr75xrwbxp50x0fap22d" timestamp="1607687784"&gt;30&lt;/key&gt;&lt;/foreign-keys&gt;&lt;ref-type name="Journal Article"&gt;17&lt;/ref-type&gt;&lt;contributors&gt;&lt;authors&gt;&lt;author&gt;Masuda, E. S.&lt;/author&gt;&lt;author&gt;Luo, Y.&lt;/author&gt;&lt;author&gt;Young, C.&lt;/author&gt;&lt;author&gt;Shen, M.&lt;/author&gt;&lt;author&gt;Rossi, A. B.&lt;/author&gt;&lt;author&gt;Huang, B. C.&lt;/author&gt;&lt;author&gt;Yu, S.&lt;/author&gt;&lt;author&gt;Bennett, M. K.&lt;/author&gt;&lt;author&gt;Payan, D. G.&lt;/author&gt;&lt;author&gt;Scheller, R. H.&lt;/author&gt;&lt;/authors&gt;&lt;/contributors&gt;&lt;auth-address&gt;Rigel Inc., 240 East Grand Avenue, South San Francisco, CA 94080, USA. emasuda@rigel.com&lt;/auth-address&gt;&lt;titles&gt;&lt;title&gt;Rab37 is a novel mast cell specific GTPase localized to secretory granules&lt;/title&gt;&lt;secondary-title&gt;FEBS Lett&lt;/secondary-title&gt;&lt;/titles&gt;&lt;periodical&gt;&lt;full-title&gt;FEBS Lett&lt;/full-title&gt;&lt;/periodical&gt;&lt;pages&gt;61-4&lt;/pages&gt;&lt;volume&gt;470&lt;/volume&gt;&lt;number&gt;1&lt;/number&gt;&lt;edition&gt;2000/03/21&lt;/edition&gt;&lt;keywords&gt;&lt;keyword&gt;Amino Acid Sequence&lt;/keyword&gt;&lt;keyword&gt;Animals&lt;/keyword&gt;&lt;keyword&gt;Base Sequence&lt;/keyword&gt;&lt;keyword&gt;Cell Line&lt;/keyword&gt;&lt;keyword&gt;Cell Line, Transformed&lt;/keyword&gt;&lt;keyword&gt;Cytoplasmic Granules/*enzymology&lt;/keyword&gt;&lt;keyword&gt;DNA, Complementary&lt;/keyword&gt;&lt;keyword&gt;GTP Phosphohydrolases/genetics/*metabolism&lt;/keyword&gt;&lt;keyword&gt;Humans&lt;/keyword&gt;&lt;keyword&gt;Mast Cells/*enzymology&lt;/keyword&gt;&lt;keyword&gt;Mice&lt;/keyword&gt;&lt;keyword&gt;Molecular Sequence Data&lt;/keyword&gt;&lt;keyword&gt;rab GTP-Binding Proteins/genetics/*metabolism&lt;/keyword&gt;&lt;/keywords&gt;&lt;dates&gt;&lt;year&gt;2000&lt;/year&gt;&lt;pub-dates&gt;&lt;date&gt;Mar 17&lt;/date&gt;&lt;/pub-dates&gt;&lt;/dates&gt;&lt;isbn&gt;0014-5793 (Print)&amp;#xD;0014-5793 (Linking)&lt;/isbn&gt;&lt;accession-num&gt;10722846&lt;/accession-num&gt;&lt;urls&gt;&lt;related-urls&gt;&lt;url&gt;https://www.ncbi.nlm.nih.gov/pubmed/10722846&lt;/url&gt;&lt;/related-urls&gt;&lt;/urls&gt;&lt;electronic-resource-num&gt;10.1016/s0014-5793(00)01288-6&lt;/electronic-resource-num&gt;&lt;/record&gt;&lt;/Cite&gt;&lt;/EndNote&gt;</w:instrText>
            </w:r>
            <w:r w:rsidR="00A05D51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A05D51" w:rsidRPr="006B1C45">
              <w:rPr>
                <w:rFonts w:hAnsiTheme="minorHAnsi" w:cstheme="minorHAnsi"/>
                <w:noProof/>
                <w:sz w:val="20"/>
                <w:szCs w:val="20"/>
              </w:rPr>
              <w:t>(Masuda et al., 2000)</w:t>
            </w:r>
            <w:r w:rsidR="00A05D51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71375A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</w:tr>
      <w:tr w:rsidR="008A7842" w:rsidRPr="006B1C45" w14:paraId="53E728C5" w14:textId="7ABCBA63" w:rsidTr="00DB274A">
        <w:tc>
          <w:tcPr>
            <w:tcW w:w="475" w:type="pct"/>
          </w:tcPr>
          <w:p w14:paraId="08E83A16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8</w:t>
            </w:r>
          </w:p>
        </w:tc>
        <w:tc>
          <w:tcPr>
            <w:tcW w:w="851" w:type="pct"/>
          </w:tcPr>
          <w:p w14:paraId="0C72F24A" w14:textId="73AFA23A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retina, tongue)- widespread</w:t>
            </w:r>
          </w:p>
          <w:p w14:paraId="45D2EEC4" w14:textId="6C220A6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850" w:type="pct"/>
          </w:tcPr>
          <w:p w14:paraId="4438F2F8" w14:textId="62B77B7C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strong regional signal in ear, nose, alimentary and respiratory system, salivary gland, stomach and gut, skeleton and skin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</w:tcPr>
          <w:p w14:paraId="65A7FE3B" w14:textId="1374E1C9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32</w:t>
            </w:r>
          </w:p>
        </w:tc>
        <w:tc>
          <w:tcPr>
            <w:tcW w:w="815" w:type="pct"/>
          </w:tcPr>
          <w:p w14:paraId="7790AA77" w14:textId="1C95121C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DmRab32</w:t>
            </w:r>
          </w:p>
          <w:p w14:paraId="355F6395" w14:textId="7A76AA46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02299723" w14:textId="0D805836" w:rsidR="00290627" w:rsidRPr="006B1C45" w:rsidRDefault="00290627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354766AB" w14:textId="78526F2F" w:rsidR="00A73FBC" w:rsidRPr="006B1C45" w:rsidRDefault="00C74B58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290627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 </w:t>
            </w:r>
          </w:p>
        </w:tc>
      </w:tr>
      <w:tr w:rsidR="008A7842" w:rsidRPr="006B1C45" w14:paraId="39B94AF2" w14:textId="0F3A8DF5" w:rsidTr="00DB274A">
        <w:tc>
          <w:tcPr>
            <w:tcW w:w="475" w:type="pct"/>
          </w:tcPr>
          <w:p w14:paraId="6613DCEA" w14:textId="3408F501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9a</w:t>
            </w:r>
          </w:p>
        </w:tc>
        <w:tc>
          <w:tcPr>
            <w:tcW w:w="851" w:type="pct"/>
          </w:tcPr>
          <w:p w14:paraId="5C5648DB" w14:textId="5C39CFD9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brain, pituitary gland</w:t>
            </w:r>
            <w:r w:rsidR="009F57F1">
              <w:rPr>
                <w:rFonts w:hAnsiTheme="minorHAnsi" w:cstheme="minorHAnsi"/>
                <w:sz w:val="20"/>
                <w:szCs w:val="20"/>
              </w:rPr>
              <w:t xml:space="preserve"> and </w:t>
            </w:r>
            <w:r w:rsidR="009F57F1" w:rsidRPr="009F57F1">
              <w:rPr>
                <w:sz w:val="20"/>
                <w:szCs w:val="20"/>
              </w:rPr>
              <w:t>epithelial cells</w:t>
            </w:r>
            <w:r w:rsidRPr="009F57F1">
              <w:rPr>
                <w:rFonts w:hAnsiTheme="minorHAnsi" w:cstheme="minorHAnsi"/>
                <w:sz w:val="20"/>
                <w:szCs w:val="20"/>
              </w:rPr>
              <w:t>)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– widespread</w:t>
            </w:r>
            <w:r w:rsidRPr="006B1C45">
              <w:rPr>
                <w:sz w:val="20"/>
                <w:szCs w:val="20"/>
                <w:highlight w:val="yellow"/>
              </w:rPr>
              <w:t xml:space="preserve"> </w:t>
            </w:r>
          </w:p>
        </w:tc>
        <w:tc>
          <w:tcPr>
            <w:tcW w:w="850" w:type="pct"/>
          </w:tcPr>
          <w:p w14:paraId="13221082" w14:textId="34092382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Not detected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27624C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E)</w:t>
            </w:r>
          </w:p>
        </w:tc>
        <w:tc>
          <w:tcPr>
            <w:tcW w:w="568" w:type="pct"/>
            <w:vMerge w:val="restart"/>
          </w:tcPr>
          <w:p w14:paraId="06E6E4DC" w14:textId="2DAD10EE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39</w:t>
            </w:r>
          </w:p>
        </w:tc>
        <w:tc>
          <w:tcPr>
            <w:tcW w:w="815" w:type="pct"/>
            <w:vMerge w:val="restart"/>
          </w:tcPr>
          <w:p w14:paraId="1718E703" w14:textId="6D3A65D4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B52C96" w:rsidRPr="006B1C45">
              <w:rPr>
                <w:rFonts w:hAnsiTheme="minorHAnsi" w:cstheme="minorHAnsi"/>
                <w:sz w:val="20"/>
                <w:szCs w:val="20"/>
              </w:rPr>
              <w:t xml:space="preserve"> ubiquitous (E+A)</w:t>
            </w:r>
          </w:p>
          <w:p w14:paraId="316321AD" w14:textId="25D1B8CD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B52C96" w:rsidRPr="006B1C45">
              <w:rPr>
                <w:rFonts w:hAnsiTheme="minorHAnsi" w:cstheme="minorHAnsi"/>
                <w:sz w:val="20"/>
                <w:szCs w:val="20"/>
              </w:rPr>
              <w:t xml:space="preserve"> widespread (L), brain (A)</w:t>
            </w:r>
          </w:p>
          <w:p w14:paraId="626DF6BF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19A44A4" w14:textId="78FFF9D6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B8ED0A9" w14:textId="7C9A2418" w:rsidR="00290627" w:rsidRPr="006B1C45" w:rsidRDefault="00290627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he human protein atlas,</w:t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wMzwvWWVhcj48UmVj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wMzwvWWVhcj48UmVj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26FDD" w:rsidRPr="006B1C45">
              <w:rPr>
                <w:rFonts w:hAnsiTheme="minorHAnsi" w:cstheme="minorHAnsi"/>
                <w:noProof/>
                <w:sz w:val="20"/>
                <w:szCs w:val="20"/>
              </w:rPr>
              <w:t>(Chen et al., 2003a)</w:t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0C7BA9" w:rsidRPr="006B1C45">
              <w:rPr>
                <w:rFonts w:hAnsiTheme="minorHAnsi" w:cstheme="minorHAnsi"/>
                <w:sz w:val="20"/>
                <w:szCs w:val="20"/>
              </w:rPr>
              <w:t>Chen et al., 2003</w:t>
            </w:r>
          </w:p>
          <w:p w14:paraId="29EB2393" w14:textId="32CE6A01" w:rsidR="00290627" w:rsidRPr="006B1C45" w:rsidRDefault="00C74B58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290627" w:rsidRPr="006B1C45">
              <w:rPr>
                <w:rFonts w:hAnsiTheme="minorHAnsi" w:cstheme="minorHAnsi"/>
                <w:sz w:val="20"/>
                <w:szCs w:val="20"/>
              </w:rPr>
              <w:t>: Transcriptome Atlas mouse embryo</w:t>
            </w:r>
          </w:p>
          <w:p w14:paraId="5464AFB1" w14:textId="4D3EA6C6" w:rsidR="00A73FBC" w:rsidRPr="006B1C45" w:rsidRDefault="00290627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4D3146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26FDD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826FDD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, flyatlas2 </w:t>
            </w:r>
          </w:p>
        </w:tc>
      </w:tr>
      <w:tr w:rsidR="008A7842" w:rsidRPr="006B1C45" w14:paraId="62803FE6" w14:textId="35B50247" w:rsidTr="00DB274A">
        <w:tc>
          <w:tcPr>
            <w:tcW w:w="475" w:type="pct"/>
          </w:tcPr>
          <w:p w14:paraId="147CF963" w14:textId="1ECE240A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39 b</w:t>
            </w:r>
          </w:p>
        </w:tc>
        <w:tc>
          <w:tcPr>
            <w:tcW w:w="851" w:type="pct"/>
          </w:tcPr>
          <w:p w14:paraId="2E2B2AA6" w14:textId="7270CD0B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brain) – widespread</w:t>
            </w:r>
          </w:p>
          <w:p w14:paraId="2FC4A1A8" w14:textId="05477A93" w:rsidR="00A73FBC" w:rsidRPr="006B1C45" w:rsidRDefault="001A60E7" w:rsidP="00124A2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73FBC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73FBC" w:rsidRPr="006B1C45">
              <w:rPr>
                <w:rFonts w:hAnsiTheme="minorHAnsi" w:cstheme="minorHAnsi"/>
                <w:sz w:val="20"/>
                <w:szCs w:val="20"/>
              </w:rPr>
              <w:t xml:space="preserve">: Cytoplasmic and membranous expression in several tissues, including cerebral cortex </w:t>
            </w:r>
          </w:p>
        </w:tc>
        <w:tc>
          <w:tcPr>
            <w:tcW w:w="850" w:type="pct"/>
          </w:tcPr>
          <w:p w14:paraId="57693A81" w14:textId="5BF7994F" w:rsidR="00A73FBC" w:rsidRPr="006B1C45" w:rsidRDefault="00A73FBC" w:rsidP="00124A2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strong regional signal in the peripheral nervous system, ganglia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 xml:space="preserve"> (Mm,</w:t>
            </w:r>
            <w:r w:rsidR="009F773D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 xml:space="preserve">E), </w:t>
            </w:r>
            <w:r w:rsidR="005B0E27" w:rsidRPr="006B1C45">
              <w:rPr>
                <w:rFonts w:hAnsiTheme="minorHAnsi" w:cstheme="minorHAnsi"/>
                <w:sz w:val="20"/>
                <w:szCs w:val="20"/>
              </w:rPr>
              <w:t xml:space="preserve">brain specific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9F773D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A)</w:t>
            </w:r>
          </w:p>
        </w:tc>
        <w:tc>
          <w:tcPr>
            <w:tcW w:w="568" w:type="pct"/>
            <w:vMerge/>
          </w:tcPr>
          <w:p w14:paraId="4002BA1B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4C86A5E2" w14:textId="62E6817E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50C7F4B" w14:textId="502C323A" w:rsidR="00290627" w:rsidRPr="006B1C45" w:rsidRDefault="00290627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he human protein atlas,</w:t>
            </w:r>
            <w:r w:rsidR="00A73F51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ubmFuZHJlYTwvQXV0aG9yPjxZZWFyPjIwMTA8L1ll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ubmFuZHJlYTwvQXV0aG9yPjxZZWFyPjIwMTA8L1ll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73F51" w:rsidRPr="006B1C45">
              <w:rPr>
                <w:rFonts w:hAnsiTheme="minorHAnsi" w:cstheme="minorHAnsi"/>
                <w:sz w:val="20"/>
                <w:szCs w:val="20"/>
              </w:rPr>
            </w:r>
            <w:r w:rsidR="00A73F51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A73F51" w:rsidRPr="006B1C45">
              <w:rPr>
                <w:rFonts w:hAnsiTheme="minorHAnsi" w:cstheme="minorHAnsi"/>
                <w:noProof/>
                <w:sz w:val="20"/>
                <w:szCs w:val="20"/>
              </w:rPr>
              <w:t>(Giannandrea et al., 2010)</w:t>
            </w:r>
            <w:r w:rsidR="00A73F51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5B7C43D3" w14:textId="4EF7C8B7" w:rsidR="00290627" w:rsidRPr="006B1C45" w:rsidRDefault="00C74B58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290627" w:rsidRPr="006B1C45">
              <w:rPr>
                <w:rFonts w:hAnsiTheme="minorHAnsi" w:cstheme="minorHAnsi"/>
                <w:sz w:val="20"/>
                <w:szCs w:val="20"/>
              </w:rPr>
              <w:t xml:space="preserve">: Transcriptome Atlas mouse embryo, </w:t>
            </w:r>
            <w:r w:rsidR="00A73F51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ubmFuZHJlYTwvQXV0aG9yPjxZZWFyPjIwMTA8L1ll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ubmFuZHJlYTwvQXV0aG9yPjxZZWFyPjIwMTA8L1ll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73F51" w:rsidRPr="006B1C45">
              <w:rPr>
                <w:rFonts w:hAnsiTheme="minorHAnsi" w:cstheme="minorHAnsi"/>
                <w:sz w:val="20"/>
                <w:szCs w:val="20"/>
              </w:rPr>
            </w:r>
            <w:r w:rsidR="00A73F51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A73F51" w:rsidRPr="006B1C45">
              <w:rPr>
                <w:rFonts w:hAnsiTheme="minorHAnsi" w:cstheme="minorHAnsi"/>
                <w:noProof/>
                <w:sz w:val="20"/>
                <w:szCs w:val="20"/>
              </w:rPr>
              <w:t>(Giannandrea et al., 2010)</w:t>
            </w:r>
            <w:r w:rsidR="00A73F51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C25239F" w14:textId="41DE4864" w:rsidR="00A73FBC" w:rsidRPr="006B1C45" w:rsidRDefault="00A73FBC" w:rsidP="00290627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4611E9A7" w14:textId="37D4960E" w:rsidTr="00DB274A">
        <w:tc>
          <w:tcPr>
            <w:tcW w:w="475" w:type="pct"/>
          </w:tcPr>
          <w:p w14:paraId="6D203FA1" w14:textId="1571D009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40a**</w:t>
            </w:r>
          </w:p>
        </w:tc>
        <w:tc>
          <w:tcPr>
            <w:tcW w:w="851" w:type="pct"/>
          </w:tcPr>
          <w:p w14:paraId="64677E9E" w14:textId="2820029A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issue enhanced (epididymis) – widespread </w:t>
            </w:r>
          </w:p>
        </w:tc>
        <w:tc>
          <w:tcPr>
            <w:tcW w:w="850" w:type="pct"/>
          </w:tcPr>
          <w:p w14:paraId="5322F650" w14:textId="489C605E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not in mouse</w:t>
            </w:r>
          </w:p>
        </w:tc>
        <w:tc>
          <w:tcPr>
            <w:tcW w:w="568" w:type="pct"/>
            <w:vMerge w:val="restart"/>
          </w:tcPr>
          <w:p w14:paraId="7DA02E44" w14:textId="70DED5F9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40</w:t>
            </w:r>
          </w:p>
        </w:tc>
        <w:tc>
          <w:tcPr>
            <w:tcW w:w="815" w:type="pct"/>
            <w:vMerge w:val="restart"/>
          </w:tcPr>
          <w:p w14:paraId="430FBD8B" w14:textId="4EFDF843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B52C96" w:rsidRPr="006B1C45">
              <w:rPr>
                <w:rFonts w:hAnsiTheme="minorHAnsi" w:cstheme="minorHAnsi"/>
                <w:sz w:val="20"/>
                <w:szCs w:val="20"/>
              </w:rPr>
              <w:t xml:space="preserve"> ubiquitous (E+A), enriched in CNS (E)</w:t>
            </w:r>
          </w:p>
          <w:p w14:paraId="4DE75337" w14:textId="18CDF476" w:rsidR="00B51E6E" w:rsidRPr="006B1C45" w:rsidRDefault="00B52C96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B51E6E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: </w:t>
            </w:r>
            <w:r w:rsidRPr="006B1C45">
              <w:rPr>
                <w:rFonts w:hAnsiTheme="minorHAnsi" w:cstheme="minorHAnsi"/>
                <w:sz w:val="20"/>
                <w:szCs w:val="20"/>
              </w:rPr>
              <w:t>nervous system high (L), brain (A)</w:t>
            </w:r>
          </w:p>
          <w:p w14:paraId="0160884C" w14:textId="6D945C48" w:rsidR="00A73FBC" w:rsidRPr="006B1C45" w:rsidRDefault="00A73FBC" w:rsidP="00B52C9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625F5EA8" w14:textId="47A6247F" w:rsidR="00290627" w:rsidRPr="006B1C45" w:rsidRDefault="00290627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718D6456" w14:textId="743C2234" w:rsidR="00A73FBC" w:rsidRPr="006B1C45" w:rsidRDefault="00290627" w:rsidP="00290627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4D3146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F9123C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SmluIGV0IGFsLiwgMjAxMjsgWmhhbmcgZXQg
YWwuLCAyMDA3KTwvRGlzcGxheVRleHQ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ENpdGU+PEF1dGhvcj5K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SmluIGV0IGFsLiwgMjAxMjsgWmhhbmcgZXQg
YWwuLCAyMDA3KTwvRGlzcGxheVRleHQ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ENpdGU+PEF1dGhvcj5K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F9123C" w:rsidRPr="006B1C45">
              <w:rPr>
                <w:rFonts w:hAnsiTheme="minorHAnsi" w:cstheme="minorHAnsi"/>
                <w:sz w:val="20"/>
                <w:szCs w:val="20"/>
              </w:rPr>
            </w:r>
            <w:r w:rsidR="00F9123C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F9123C" w:rsidRPr="006B1C45">
              <w:rPr>
                <w:rFonts w:hAnsiTheme="minorHAnsi" w:cstheme="minorHAnsi"/>
                <w:noProof/>
                <w:sz w:val="20"/>
                <w:szCs w:val="20"/>
              </w:rPr>
              <w:t>(Jin et al., 2012; Zhang et al., 2007)</w:t>
            </w:r>
            <w:r w:rsidR="00F9123C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, this study</w:t>
            </w:r>
          </w:p>
        </w:tc>
      </w:tr>
      <w:tr w:rsidR="008A7842" w:rsidRPr="006B1C45" w14:paraId="06A22359" w14:textId="584F1B7F" w:rsidTr="00DB274A">
        <w:tc>
          <w:tcPr>
            <w:tcW w:w="475" w:type="pct"/>
          </w:tcPr>
          <w:p w14:paraId="2E3F76D6" w14:textId="38759BE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40b</w:t>
            </w:r>
          </w:p>
        </w:tc>
        <w:tc>
          <w:tcPr>
            <w:tcW w:w="851" w:type="pct"/>
          </w:tcPr>
          <w:p w14:paraId="53BEC8C2" w14:textId="6CD0E836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brain) - ubiquitous</w:t>
            </w:r>
          </w:p>
        </w:tc>
        <w:tc>
          <w:tcPr>
            <w:tcW w:w="850" w:type="pct"/>
          </w:tcPr>
          <w:p w14:paraId="03984712" w14:textId="44C15426" w:rsidR="00A73FBC" w:rsidRPr="006B1C45" w:rsidRDefault="00A73FBC" w:rsidP="00124A2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brain, inner ear and heart tissues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(Mm,</w:t>
            </w:r>
            <w:r w:rsidR="009F773D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124A2C" w:rsidRPr="006B1C45">
              <w:rPr>
                <w:rFonts w:hAnsiTheme="minorHAnsi" w:cstheme="minorHAnsi"/>
                <w:sz w:val="20"/>
                <w:szCs w:val="20"/>
              </w:rPr>
              <w:t>E+A)</w:t>
            </w:r>
          </w:p>
        </w:tc>
        <w:tc>
          <w:tcPr>
            <w:tcW w:w="568" w:type="pct"/>
            <w:vMerge/>
          </w:tcPr>
          <w:p w14:paraId="1AD21FE4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5864758B" w14:textId="051BE94F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713E583D" w14:textId="5A5C0509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6DDEB279" w14:textId="77EA8B98" w:rsidR="00A73FBC" w:rsidRPr="006B1C45" w:rsidRDefault="00C74B58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05D52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F9123C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RveWFuPC9BdXRob3I+PFllYXI+MjAxMjwvWWVhcj48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RveWFuPC9BdXRob3I+PFllYXI+MjAxMjwvWWVhcj48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F9123C" w:rsidRPr="006B1C45">
              <w:rPr>
                <w:rFonts w:hAnsiTheme="minorHAnsi" w:cstheme="minorHAnsi"/>
                <w:sz w:val="20"/>
                <w:szCs w:val="20"/>
              </w:rPr>
            </w:r>
            <w:r w:rsidR="00F9123C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F9123C" w:rsidRPr="006B1C45">
              <w:rPr>
                <w:rFonts w:hAnsiTheme="minorHAnsi" w:cstheme="minorHAnsi"/>
                <w:noProof/>
                <w:sz w:val="20"/>
                <w:szCs w:val="20"/>
              </w:rPr>
              <w:t>(Bedoyan et al., 2012)</w:t>
            </w:r>
            <w:r w:rsidR="00F9123C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8A7842" w:rsidRPr="006B1C45" w14:paraId="39420E7D" w14:textId="1371B5E9" w:rsidTr="00DB274A">
        <w:tc>
          <w:tcPr>
            <w:tcW w:w="475" w:type="pct"/>
          </w:tcPr>
          <w:p w14:paraId="4C2671FB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 xml:space="preserve"> Rab40al**</w:t>
            </w:r>
          </w:p>
          <w:p w14:paraId="383D964B" w14:textId="65C47B7B" w:rsidR="0005563A" w:rsidRPr="006B1C45" w:rsidRDefault="0005563A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(RLGP)</w:t>
            </w:r>
          </w:p>
        </w:tc>
        <w:tc>
          <w:tcPr>
            <w:tcW w:w="851" w:type="pct"/>
          </w:tcPr>
          <w:p w14:paraId="266D03A4" w14:textId="2C820B59" w:rsidR="00A73FBC" w:rsidRPr="00AB729E" w:rsidRDefault="00A73FBC" w:rsidP="00AB729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epididymis)</w:t>
            </w:r>
            <w:r w:rsidR="00AB729E">
              <w:rPr>
                <w:rFonts w:hAnsiTheme="minorHAnsi" w:cstheme="minorHAnsi"/>
                <w:sz w:val="20"/>
                <w:szCs w:val="20"/>
              </w:rPr>
              <w:t xml:space="preserve">; </w:t>
            </w:r>
            <w:r w:rsidR="00AD5C3A" w:rsidRPr="00AB729E">
              <w:rPr>
                <w:sz w:val="20"/>
                <w:szCs w:val="20"/>
              </w:rPr>
              <w:t xml:space="preserve">human fetal and adult brain and kidney, and adult lung, heart, liver and skeletal muscle </w:t>
            </w:r>
          </w:p>
        </w:tc>
        <w:tc>
          <w:tcPr>
            <w:tcW w:w="850" w:type="pct"/>
          </w:tcPr>
          <w:p w14:paraId="44F8BD59" w14:textId="6F8C88FA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not in mouse</w:t>
            </w:r>
          </w:p>
        </w:tc>
        <w:tc>
          <w:tcPr>
            <w:tcW w:w="568" w:type="pct"/>
            <w:vMerge/>
          </w:tcPr>
          <w:p w14:paraId="45266E83" w14:textId="77777777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52B5848D" w14:textId="0A1E3D68" w:rsidR="00A73FBC" w:rsidRPr="006B1C45" w:rsidRDefault="00A73FBC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0C5C5921" w14:textId="67B700C0" w:rsidR="00A73FBC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he human protein atlas,</w:t>
            </w:r>
            <w:r w:rsidR="000B3E9F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AF0127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RveWFuPC9BdXRob3I+PFllYXI+MjAxMjwvWWVhcj48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RveWFuPC9BdXRob3I+PFllYXI+MjAxMjwvWWVhcj48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AF0127" w:rsidRPr="006B1C45">
              <w:rPr>
                <w:rFonts w:hAnsiTheme="minorHAnsi" w:cstheme="minorHAnsi"/>
                <w:sz w:val="20"/>
                <w:szCs w:val="20"/>
              </w:rPr>
            </w:r>
            <w:r w:rsidR="00AF0127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AF0127" w:rsidRPr="006B1C45">
              <w:rPr>
                <w:rFonts w:hAnsiTheme="minorHAnsi" w:cstheme="minorHAnsi"/>
                <w:noProof/>
                <w:sz w:val="20"/>
                <w:szCs w:val="20"/>
              </w:rPr>
              <w:t>(Bedoyan et al., 2012)</w:t>
            </w:r>
            <w:r w:rsidR="00AF0127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</w:tr>
      <w:tr w:rsidR="008A7842" w:rsidRPr="006B1C45" w14:paraId="5BD69FA5" w14:textId="4DD40447" w:rsidTr="00DB274A">
        <w:trPr>
          <w:trHeight w:val="565"/>
        </w:trPr>
        <w:tc>
          <w:tcPr>
            <w:tcW w:w="475" w:type="pct"/>
          </w:tcPr>
          <w:p w14:paraId="36329166" w14:textId="5709DA2D" w:rsidR="00A05D52" w:rsidRPr="006B1C45" w:rsidRDefault="00A05D52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40c</w:t>
            </w:r>
          </w:p>
        </w:tc>
        <w:tc>
          <w:tcPr>
            <w:tcW w:w="851" w:type="pct"/>
          </w:tcPr>
          <w:p w14:paraId="64930983" w14:textId="71540EC1" w:rsidR="00A05D52" w:rsidRPr="006B1C45" w:rsidRDefault="00A05D52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pancreas) – ubiquitous</w:t>
            </w:r>
          </w:p>
        </w:tc>
        <w:tc>
          <w:tcPr>
            <w:tcW w:w="850" w:type="pct"/>
          </w:tcPr>
          <w:p w14:paraId="21C35EBB" w14:textId="35DD4EBF" w:rsidR="00A05D52" w:rsidRPr="006B1C45" w:rsidRDefault="00A05D52" w:rsidP="00A73FBC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no regional signal </w:t>
            </w:r>
          </w:p>
        </w:tc>
        <w:tc>
          <w:tcPr>
            <w:tcW w:w="568" w:type="pct"/>
            <w:vMerge/>
          </w:tcPr>
          <w:p w14:paraId="02DC4E2A" w14:textId="77777777" w:rsidR="00A05D52" w:rsidRPr="006B1C45" w:rsidRDefault="00A05D52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815" w:type="pct"/>
            <w:vMerge/>
          </w:tcPr>
          <w:p w14:paraId="71C17D8D" w14:textId="6E6A661D" w:rsidR="00A05D52" w:rsidRPr="006B1C45" w:rsidRDefault="00A05D52" w:rsidP="00A73FB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04A07AC0" w14:textId="10CF1942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59B507F6" w14:textId="340F05D1" w:rsidR="00A05D52" w:rsidRPr="006B1C45" w:rsidRDefault="00C74B58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05D52" w:rsidRPr="006B1C45">
              <w:rPr>
                <w:rFonts w:hAnsiTheme="minorHAnsi" w:cstheme="minorHAnsi"/>
                <w:sz w:val="20"/>
                <w:szCs w:val="20"/>
              </w:rPr>
              <w:t>: Transcriptome Atlas mouse embryo</w:t>
            </w:r>
          </w:p>
        </w:tc>
      </w:tr>
      <w:tr w:rsidR="008A7842" w:rsidRPr="006B1C45" w14:paraId="0F007E26" w14:textId="0AD7E031" w:rsidTr="00DB274A">
        <w:tc>
          <w:tcPr>
            <w:tcW w:w="475" w:type="pct"/>
          </w:tcPr>
          <w:p w14:paraId="49C654F8" w14:textId="26160384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41 (Rab6d) ***</w:t>
            </w:r>
          </w:p>
        </w:tc>
        <w:tc>
          <w:tcPr>
            <w:tcW w:w="851" w:type="pct"/>
          </w:tcPr>
          <w:p w14:paraId="7104F2B9" w14:textId="6E229E81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issue enhanced (brain, testis) - restricted </w:t>
            </w:r>
          </w:p>
        </w:tc>
        <w:tc>
          <w:tcPr>
            <w:tcW w:w="850" w:type="pct"/>
          </w:tcPr>
          <w:p w14:paraId="7DAC81F0" w14:textId="0007E0F1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not in mouse</w:t>
            </w:r>
          </w:p>
        </w:tc>
        <w:tc>
          <w:tcPr>
            <w:tcW w:w="568" w:type="pct"/>
          </w:tcPr>
          <w:p w14:paraId="1A651178" w14:textId="51EA2EA7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6</w:t>
            </w:r>
          </w:p>
        </w:tc>
        <w:tc>
          <w:tcPr>
            <w:tcW w:w="815" w:type="pct"/>
          </w:tcPr>
          <w:p w14:paraId="4FF9EDDD" w14:textId="172E166B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DmRab6</w:t>
            </w:r>
          </w:p>
          <w:p w14:paraId="7E439359" w14:textId="2D8BED7C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7ECCBF51" w14:textId="7408AA94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16C075EB" w14:textId="111ACF39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02C3E9D5" w14:textId="70788219" w:rsidTr="00DB274A">
        <w:tc>
          <w:tcPr>
            <w:tcW w:w="475" w:type="pct"/>
          </w:tcPr>
          <w:p w14:paraId="20F42C8E" w14:textId="7838996C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lastRenderedPageBreak/>
              <w:t>Rab42 (Rab39c)</w:t>
            </w:r>
          </w:p>
        </w:tc>
        <w:tc>
          <w:tcPr>
            <w:tcW w:w="851" w:type="pct"/>
          </w:tcPr>
          <w:p w14:paraId="75710A52" w14:textId="2115002A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lymphoid tissue) - widespread</w:t>
            </w:r>
          </w:p>
        </w:tc>
        <w:tc>
          <w:tcPr>
            <w:tcW w:w="850" w:type="pct"/>
          </w:tcPr>
          <w:p w14:paraId="07AB0D2A" w14:textId="20EF4C72" w:rsidR="00A05D52" w:rsidRPr="006B1C45" w:rsidRDefault="00216B89" w:rsidP="00A05D5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</w:tcPr>
          <w:p w14:paraId="0D57DF33" w14:textId="244AF09F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39</w:t>
            </w:r>
          </w:p>
        </w:tc>
        <w:tc>
          <w:tcPr>
            <w:tcW w:w="815" w:type="pct"/>
          </w:tcPr>
          <w:p w14:paraId="26FE253F" w14:textId="32F92F25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DmRab39</w:t>
            </w:r>
          </w:p>
          <w:p w14:paraId="107C1D8D" w14:textId="7E8444A2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5A23EF18" w14:textId="0B84D30D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</w:tc>
      </w:tr>
      <w:tr w:rsidR="008A7842" w:rsidRPr="006B1C45" w14:paraId="3EF39872" w14:textId="2F9848DB" w:rsidTr="00DB274A">
        <w:tc>
          <w:tcPr>
            <w:tcW w:w="475" w:type="pct"/>
          </w:tcPr>
          <w:p w14:paraId="30EE37F2" w14:textId="6D34F0AC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43 (Rab19b)</w:t>
            </w:r>
          </w:p>
        </w:tc>
        <w:tc>
          <w:tcPr>
            <w:tcW w:w="851" w:type="pct"/>
          </w:tcPr>
          <w:p w14:paraId="3FEE15A6" w14:textId="3D2C24E0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riched (liver) – ubiquitous</w:t>
            </w:r>
          </w:p>
          <w:p w14:paraId="5286B606" w14:textId="4F458420" w:rsidR="00A05D52" w:rsidRPr="006B1C45" w:rsidRDefault="001A60E7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05D52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05D52" w:rsidRPr="006B1C45">
              <w:rPr>
                <w:rFonts w:hAnsiTheme="minorHAnsi" w:cstheme="minorHAnsi"/>
                <w:sz w:val="20"/>
                <w:szCs w:val="20"/>
              </w:rPr>
              <w:t xml:space="preserve">: Cytoplasmic expression in several tissues. Strong positivity in colloid in thyroid gland as well </w:t>
            </w:r>
          </w:p>
        </w:tc>
        <w:tc>
          <w:tcPr>
            <w:tcW w:w="850" w:type="pct"/>
          </w:tcPr>
          <w:p w14:paraId="442AD326" w14:textId="0C5EC0E8" w:rsidR="00A05D52" w:rsidRPr="006B1C45" w:rsidRDefault="00216B89" w:rsidP="00A05D5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</w:tcPr>
          <w:p w14:paraId="32B754CD" w14:textId="593125F7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19</w:t>
            </w:r>
          </w:p>
        </w:tc>
        <w:tc>
          <w:tcPr>
            <w:tcW w:w="815" w:type="pct"/>
          </w:tcPr>
          <w:p w14:paraId="3389A4A5" w14:textId="528FF862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See DmRab19</w:t>
            </w:r>
          </w:p>
          <w:p w14:paraId="32B40E78" w14:textId="5414A441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441" w:type="pct"/>
          </w:tcPr>
          <w:p w14:paraId="002FCAEF" w14:textId="01A140C4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</w:tc>
      </w:tr>
      <w:tr w:rsidR="008A7842" w:rsidRPr="006B1C45" w14:paraId="2C5649AC" w14:textId="4488F057" w:rsidTr="00DB274A">
        <w:tc>
          <w:tcPr>
            <w:tcW w:w="475" w:type="pct"/>
          </w:tcPr>
          <w:p w14:paraId="222C3677" w14:textId="45AA7E40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4D6DFC">
              <w:rPr>
                <w:rFonts w:hAnsiTheme="minorHAnsi" w:cstheme="minorHAnsi"/>
                <w:sz w:val="20"/>
                <w:szCs w:val="20"/>
              </w:rPr>
              <w:t>Rab44</w:t>
            </w:r>
          </w:p>
        </w:tc>
        <w:tc>
          <w:tcPr>
            <w:tcW w:w="851" w:type="pct"/>
          </w:tcPr>
          <w:p w14:paraId="068C3684" w14:textId="1A4504F5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Tissue enhanced (blood, bone marrow) – widespread</w:t>
            </w:r>
          </w:p>
        </w:tc>
        <w:tc>
          <w:tcPr>
            <w:tcW w:w="850" w:type="pct"/>
          </w:tcPr>
          <w:p w14:paraId="6C5BF702" w14:textId="01CB79A1" w:rsidR="00AD5C3A" w:rsidRPr="006B1C45" w:rsidRDefault="00AD5C3A" w:rsidP="00AD5C3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</w:t>
            </w:r>
            <w:r w:rsidRPr="006B1C45">
              <w:t xml:space="preserve"> </w:t>
            </w:r>
            <w:r w:rsidRPr="006B1C45">
              <w:rPr>
                <w:rFonts w:hAnsiTheme="minorHAnsi" w:cstheme="minorHAnsi"/>
                <w:sz w:val="20"/>
                <w:szCs w:val="20"/>
              </w:rPr>
              <w:t>highly expressed in the bone marrow and slightly expressed in the epididymis,</w:t>
            </w:r>
          </w:p>
          <w:p w14:paraId="5C38831B" w14:textId="47C61796" w:rsidR="00AD5C3A" w:rsidRPr="006B1C45" w:rsidRDefault="00AD5C3A" w:rsidP="00AD5C3A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lung, skin, spleen, thymus, ovary, uterus, and liver</w:t>
            </w:r>
            <w:r w:rsidR="00A01D8A" w:rsidRPr="006B1C45">
              <w:rPr>
                <w:rFonts w:hAnsiTheme="minorHAnsi" w:cstheme="minorHAnsi"/>
                <w:sz w:val="20"/>
                <w:szCs w:val="20"/>
              </w:rPr>
              <w:t xml:space="preserve"> (Mm,</w:t>
            </w:r>
            <w:r w:rsidR="009F773D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A01D8A" w:rsidRPr="006B1C45">
              <w:rPr>
                <w:rFonts w:hAnsiTheme="minorHAnsi" w:cstheme="minorHAnsi"/>
                <w:sz w:val="20"/>
                <w:szCs w:val="20"/>
              </w:rPr>
              <w:t>CC)</w:t>
            </w:r>
          </w:p>
          <w:p w14:paraId="42CDCB66" w14:textId="1583B0E8" w:rsidR="00A05D52" w:rsidRPr="006B1C45" w:rsidRDefault="00A01D8A" w:rsidP="00A05D52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D5C3A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D5C3A" w:rsidRPr="006B1C45">
              <w:rPr>
                <w:rFonts w:hAnsiTheme="minorHAnsi" w:cstheme="minorHAnsi"/>
                <w:sz w:val="20"/>
                <w:szCs w:val="20"/>
              </w:rPr>
              <w:t xml:space="preserve">: bone marrow, </w:t>
            </w:r>
            <w:r w:rsidR="00AD5C3A" w:rsidRPr="006B1C45">
              <w:rPr>
                <w:sz w:val="20"/>
                <w:szCs w:val="20"/>
              </w:rPr>
              <w:t>spleen and thymus</w:t>
            </w:r>
            <w:r w:rsidR="00776F72" w:rsidRPr="006B1C45">
              <w:rPr>
                <w:sz w:val="20"/>
                <w:szCs w:val="20"/>
              </w:rPr>
              <w:t xml:space="preserve"> (Mm,</w:t>
            </w:r>
            <w:r w:rsidR="009F773D">
              <w:rPr>
                <w:sz w:val="20"/>
                <w:szCs w:val="20"/>
              </w:rPr>
              <w:t xml:space="preserve"> </w:t>
            </w:r>
            <w:r w:rsidR="00776F72" w:rsidRPr="006B1C45">
              <w:rPr>
                <w:sz w:val="20"/>
                <w:szCs w:val="20"/>
              </w:rPr>
              <w:t>CC)</w:t>
            </w:r>
          </w:p>
        </w:tc>
        <w:tc>
          <w:tcPr>
            <w:tcW w:w="568" w:type="pct"/>
          </w:tcPr>
          <w:p w14:paraId="47A7D715" w14:textId="4674F511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-</w:t>
            </w:r>
          </w:p>
        </w:tc>
        <w:tc>
          <w:tcPr>
            <w:tcW w:w="815" w:type="pct"/>
          </w:tcPr>
          <w:p w14:paraId="35806725" w14:textId="0B7C49C9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1921EA6D" w14:textId="6D344347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  <w:p w14:paraId="452B18EF" w14:textId="27F00939" w:rsidR="00A05D52" w:rsidRPr="006B1C45" w:rsidRDefault="00C74B58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R</w:t>
            </w:r>
            <w:r w:rsidR="00A05D52"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0B3E9F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b2t1aGlzYTwvQXV0aG9yPjxZZWFyPjIwMjA8L1llYXI+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b2t1aGlzYTwvQXV0aG9yPjxZZWFyPjIwMjA8L1llYXI+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0B3E9F" w:rsidRPr="006B1C45">
              <w:rPr>
                <w:rFonts w:hAnsiTheme="minorHAnsi" w:cstheme="minorHAnsi"/>
                <w:sz w:val="20"/>
                <w:szCs w:val="20"/>
              </w:rPr>
            </w:r>
            <w:r w:rsidR="000B3E9F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0B3E9F" w:rsidRPr="006B1C45">
              <w:rPr>
                <w:rFonts w:hAnsiTheme="minorHAnsi" w:cstheme="minorHAnsi"/>
                <w:noProof/>
                <w:sz w:val="20"/>
                <w:szCs w:val="20"/>
              </w:rPr>
              <w:t>(Tokuhisa et al., 2020)</w:t>
            </w:r>
            <w:r w:rsidR="000B3E9F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4791851" w14:textId="514CDCCE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8A7842" w:rsidRPr="006B1C45" w14:paraId="1DD23BED" w14:textId="44A6B411" w:rsidTr="00DB274A">
        <w:tc>
          <w:tcPr>
            <w:tcW w:w="475" w:type="pct"/>
          </w:tcPr>
          <w:p w14:paraId="05551631" w14:textId="77777777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Rab45</w:t>
            </w:r>
          </w:p>
        </w:tc>
        <w:tc>
          <w:tcPr>
            <w:tcW w:w="851" w:type="pct"/>
          </w:tcPr>
          <w:p w14:paraId="4C190C86" w14:textId="110D04B6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</w:t>
            </w:r>
            <w:r w:rsidRPr="006B1C45">
              <w:rPr>
                <w:rFonts w:hAnsiTheme="minorHAnsi" w:cstheme="minorHAnsi"/>
                <w:sz w:val="20"/>
                <w:szCs w:val="20"/>
              </w:rPr>
              <w:t>: Low tissue specificity – widespread</w:t>
            </w:r>
          </w:p>
          <w:p w14:paraId="37CD5D67" w14:textId="112B20BA" w:rsidR="00A05D52" w:rsidRPr="006B1C45" w:rsidRDefault="001A60E7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</w:t>
            </w:r>
            <w:r w:rsidR="00A05D52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otein</w:t>
            </w:r>
            <w:r w:rsidR="00A05D52" w:rsidRPr="006B1C45">
              <w:rPr>
                <w:rFonts w:hAnsiTheme="minorHAnsi" w:cstheme="minorHAnsi"/>
                <w:sz w:val="20"/>
                <w:szCs w:val="20"/>
              </w:rPr>
              <w:t>: General cytoplasmic expression</w:t>
            </w:r>
          </w:p>
        </w:tc>
        <w:tc>
          <w:tcPr>
            <w:tcW w:w="850" w:type="pct"/>
          </w:tcPr>
          <w:p w14:paraId="7609E0D7" w14:textId="2E04E031" w:rsidR="00A05D52" w:rsidRPr="006B1C45" w:rsidRDefault="00216B89" w:rsidP="00A05D5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no data</w:t>
            </w:r>
          </w:p>
        </w:tc>
        <w:tc>
          <w:tcPr>
            <w:tcW w:w="568" w:type="pct"/>
          </w:tcPr>
          <w:p w14:paraId="62E41AF1" w14:textId="03DE408A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15" w:type="pct"/>
          </w:tcPr>
          <w:p w14:paraId="4FD46C08" w14:textId="4AE2D6A7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441" w:type="pct"/>
          </w:tcPr>
          <w:p w14:paraId="4A56C572" w14:textId="55AE090B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H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The human protein atlas </w:t>
            </w:r>
          </w:p>
        </w:tc>
      </w:tr>
      <w:tr w:rsidR="008A7842" w:rsidRPr="006B1C45" w14:paraId="13C0AC6C" w14:textId="7DE17503" w:rsidTr="00DB274A">
        <w:tc>
          <w:tcPr>
            <w:tcW w:w="475" w:type="pct"/>
          </w:tcPr>
          <w:p w14:paraId="2551ABBF" w14:textId="2086C90A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  <w:r w:rsidR="00A05D52" w:rsidRPr="006B1C45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851" w:type="pct"/>
          </w:tcPr>
          <w:p w14:paraId="7964D0C6" w14:textId="5A496D5D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50" w:type="pct"/>
          </w:tcPr>
          <w:p w14:paraId="456A8950" w14:textId="4DF56C4A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568" w:type="pct"/>
          </w:tcPr>
          <w:p w14:paraId="506F3D36" w14:textId="77777777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X1</w:t>
            </w:r>
          </w:p>
          <w:p w14:paraId="32B7748E" w14:textId="5959A3DC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(chrowded)</w:t>
            </w:r>
          </w:p>
        </w:tc>
        <w:tc>
          <w:tcPr>
            <w:tcW w:w="815" w:type="pct"/>
          </w:tcPr>
          <w:p w14:paraId="3E703707" w14:textId="070EDD81" w:rsidR="00B51E6E" w:rsidRPr="006B1C45" w:rsidRDefault="00B51E6E" w:rsidP="00B51E6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791584"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="00791584" w:rsidRPr="006B1C45">
              <w:rPr>
                <w:rFonts w:hAnsiTheme="minorHAnsi" w:cstheme="minorHAnsi"/>
                <w:sz w:val="20"/>
                <w:szCs w:val="20"/>
              </w:rPr>
              <w:t>ubiquitous (A)</w:t>
            </w:r>
          </w:p>
          <w:p w14:paraId="190C8A85" w14:textId="1C17DB6C" w:rsidR="00A05D52" w:rsidRPr="006B1C45" w:rsidRDefault="00B51E6E" w:rsidP="00140312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791584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</w:tc>
        <w:tc>
          <w:tcPr>
            <w:tcW w:w="1441" w:type="pct"/>
          </w:tcPr>
          <w:p w14:paraId="4D52E2AF" w14:textId="5788578B" w:rsidR="00A05D52" w:rsidRPr="006B1C45" w:rsidRDefault="0014031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4D3146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3C74A6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Q2hhbiBldCBhbC4sIDIwMTE7IFpoYW5nIGV0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3C74A6" w:rsidRPr="006B1C45">
              <w:rPr>
                <w:rFonts w:hAnsiTheme="minorHAnsi" w:cstheme="minorHAnsi"/>
                <w:sz w:val="20"/>
                <w:szCs w:val="20"/>
              </w:rPr>
            </w:r>
            <w:r w:rsidR="003C74A6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3C74A6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)</w:t>
            </w:r>
            <w:r w:rsidR="003C74A6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</w:t>
            </w:r>
            <w:r w:rsidR="003C74A6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is study</w:t>
            </w:r>
          </w:p>
        </w:tc>
      </w:tr>
      <w:tr w:rsidR="008A7842" w:rsidRPr="006B1C45" w14:paraId="151AA331" w14:textId="7FCF314E" w:rsidTr="00DB274A">
        <w:tc>
          <w:tcPr>
            <w:tcW w:w="475" w:type="pct"/>
          </w:tcPr>
          <w:p w14:paraId="61A36DEB" w14:textId="3EB317D0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51" w:type="pct"/>
          </w:tcPr>
          <w:p w14:paraId="3AB82E35" w14:textId="5B48351D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50" w:type="pct"/>
          </w:tcPr>
          <w:p w14:paraId="027036D6" w14:textId="7C2A7864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568" w:type="pct"/>
          </w:tcPr>
          <w:p w14:paraId="51EFA81F" w14:textId="6D9727E4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X4</w:t>
            </w:r>
          </w:p>
        </w:tc>
        <w:tc>
          <w:tcPr>
            <w:tcW w:w="815" w:type="pct"/>
          </w:tcPr>
          <w:p w14:paraId="4A47A548" w14:textId="0DA595A6" w:rsidR="00791584" w:rsidRPr="006B1C45" w:rsidRDefault="00791584" w:rsidP="00791584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RNA: </w:t>
            </w:r>
            <w:r w:rsidRPr="006B1C45">
              <w:rPr>
                <w:rFonts w:hAnsiTheme="minorHAnsi" w:cstheme="minorHAnsi"/>
                <w:sz w:val="20"/>
                <w:szCs w:val="20"/>
              </w:rPr>
              <w:t>CNS(E), nervous system high (A)</w:t>
            </w:r>
          </w:p>
          <w:p w14:paraId="337793F5" w14:textId="435B79BA" w:rsidR="00A05D52" w:rsidRPr="006B1C45" w:rsidRDefault="00791584" w:rsidP="00791584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</w:tc>
        <w:tc>
          <w:tcPr>
            <w:tcW w:w="1441" w:type="pct"/>
          </w:tcPr>
          <w:p w14:paraId="4AA38674" w14:textId="47C3E89A" w:rsidR="00A05D52" w:rsidRPr="006B1C45" w:rsidRDefault="0014031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4D3146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TsgWmhhbmcgZXQg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TsgWmhhbmcgZXQg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C9FbmROb3RlPn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C24CEE" w:rsidRPr="006B1C45">
              <w:rPr>
                <w:rFonts w:hAnsiTheme="minorHAnsi" w:cstheme="minorHAnsi"/>
                <w:noProof/>
                <w:sz w:val="20"/>
                <w:szCs w:val="20"/>
              </w:rPr>
              <w:t>(Chan et al., 2011; Zhang et al., 2007)</w:t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, this study</w:t>
            </w:r>
          </w:p>
        </w:tc>
      </w:tr>
      <w:tr w:rsidR="008A7842" w:rsidRPr="006B1C45" w14:paraId="6ABCC80D" w14:textId="7E69F990" w:rsidTr="00DB274A">
        <w:tc>
          <w:tcPr>
            <w:tcW w:w="475" w:type="pct"/>
          </w:tcPr>
          <w:p w14:paraId="39F35981" w14:textId="0E0FDB54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51" w:type="pct"/>
          </w:tcPr>
          <w:p w14:paraId="6EC26258" w14:textId="045992E3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850" w:type="pct"/>
          </w:tcPr>
          <w:p w14:paraId="28EE8B48" w14:textId="7B64B9FF" w:rsidR="00A05D52" w:rsidRPr="006B1C45" w:rsidRDefault="00791584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568" w:type="pct"/>
          </w:tcPr>
          <w:p w14:paraId="23F1D3B5" w14:textId="18327C8A" w:rsidR="00A05D52" w:rsidRPr="006B1C45" w:rsidRDefault="00A05D5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sz w:val="20"/>
                <w:szCs w:val="20"/>
              </w:rPr>
              <w:t>DmRabX6</w:t>
            </w:r>
          </w:p>
        </w:tc>
        <w:tc>
          <w:tcPr>
            <w:tcW w:w="815" w:type="pct"/>
          </w:tcPr>
          <w:p w14:paraId="6669E520" w14:textId="2148FE4F" w:rsidR="00B51E6E" w:rsidRPr="006B1C45" w:rsidRDefault="00B51E6E" w:rsidP="00B51E6E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RNA:</w:t>
            </w:r>
            <w:r w:rsidR="00791584" w:rsidRPr="006B1C45">
              <w:rPr>
                <w:rFonts w:hAnsiTheme="minorHAnsi" w:cstheme="minorHAnsi"/>
                <w:sz w:val="20"/>
                <w:szCs w:val="20"/>
              </w:rPr>
              <w:t xml:space="preserve"> ubiquitous (E+A)</w:t>
            </w:r>
          </w:p>
          <w:p w14:paraId="351D4976" w14:textId="6E6E6696" w:rsidR="00A05D52" w:rsidRPr="006B1C45" w:rsidRDefault="00B51E6E" w:rsidP="0014031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bCs/>
                <w:sz w:val="20"/>
                <w:szCs w:val="20"/>
              </w:rPr>
              <w:t>protein:</w:t>
            </w:r>
            <w:r w:rsidR="00791584" w:rsidRPr="006B1C45">
              <w:rPr>
                <w:rFonts w:hAnsiTheme="minorHAnsi" w:cstheme="minorHAnsi"/>
                <w:sz w:val="20"/>
                <w:szCs w:val="20"/>
              </w:rPr>
              <w:t xml:space="preserve"> nervous system high (L), brain (A)</w:t>
            </w:r>
          </w:p>
        </w:tc>
        <w:tc>
          <w:tcPr>
            <w:tcW w:w="1441" w:type="pct"/>
          </w:tcPr>
          <w:p w14:paraId="4297F8F5" w14:textId="3F9527CE" w:rsidR="00A05D52" w:rsidRPr="006B1C45" w:rsidRDefault="00140312" w:rsidP="00A05D52">
            <w:pPr>
              <w:rPr>
                <w:rFonts w:hAnsiTheme="minorHAnsi" w:cstheme="minorHAnsi"/>
                <w:sz w:val="20"/>
                <w:szCs w:val="20"/>
              </w:rPr>
            </w:pPr>
            <w:r w:rsidRPr="006B1C45">
              <w:rPr>
                <w:rFonts w:hAnsiTheme="minorHAnsi" w:cstheme="minorHAnsi"/>
                <w:b/>
                <w:sz w:val="20"/>
                <w:szCs w:val="20"/>
              </w:rPr>
              <w:t>D</w:t>
            </w:r>
            <w:r w:rsidR="004D3146" w:rsidRPr="006B1C4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SmluIGV0IGFsLiwgMjAxMjsgWmhhbmcgZXQg
YWwuLCAyMDA3KTwvRGlzcGxheVRleHQ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ENpdGU+PEF1dGhvcj5K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c8L1llYXI+PFJl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</w:fldData>
              </w:fldChar>
            </w:r>
            <w:r w:rsidR="00ED67E0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D67E0">
              <w:rPr>
                <w:rFonts w:hAnsiTheme="minorHAnsi" w:cstheme="minorHAnsi"/>
                <w:sz w:val="20"/>
                <w:szCs w:val="20"/>
              </w:rPr>
            </w:r>
            <w:r w:rsidR="00ED67E0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57819" w:rsidRPr="006B1C45">
              <w:rPr>
                <w:rFonts w:hAnsiTheme="minorHAnsi" w:cstheme="minorHAnsi"/>
                <w:noProof/>
                <w:sz w:val="20"/>
                <w:szCs w:val="20"/>
              </w:rPr>
              <w:t>(Jin et al., 2012; Zhang et al., 2007)</w:t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6B1C45">
              <w:rPr>
                <w:rFonts w:hAnsiTheme="minorHAnsi" w:cstheme="minorHAnsi"/>
                <w:sz w:val="20"/>
                <w:szCs w:val="20"/>
              </w:rPr>
              <w:t>, flyatlas2</w:t>
            </w:r>
            <w:r w:rsidR="00C24CEE" w:rsidRPr="006B1C45">
              <w:rPr>
                <w:rFonts w:hAnsiTheme="minorHAnsi" w:cstheme="minorHAnsi"/>
                <w:sz w:val="20"/>
                <w:szCs w:val="20"/>
              </w:rPr>
              <w:t>,</w:t>
            </w:r>
            <w:r w:rsidRPr="006B1C45">
              <w:rPr>
                <w:rFonts w:hAnsiTheme="minorHAnsi" w:cstheme="minorHAnsi"/>
                <w:sz w:val="20"/>
                <w:szCs w:val="20"/>
              </w:rPr>
              <w:t xml:space="preserve"> this study</w:t>
            </w:r>
          </w:p>
        </w:tc>
      </w:tr>
    </w:tbl>
    <w:p w14:paraId="5DDA73FD" w14:textId="77777777" w:rsidR="00270C15" w:rsidRPr="006B1C45" w:rsidRDefault="00270C15" w:rsidP="00270C15">
      <w:pPr>
        <w:rPr>
          <w:rFonts w:hAnsiTheme="minorHAnsi" w:cstheme="minorHAnsi"/>
          <w:sz w:val="20"/>
          <w:szCs w:val="20"/>
        </w:rPr>
      </w:pPr>
    </w:p>
    <w:p w14:paraId="0A3A6586" w14:textId="38898491" w:rsidR="00270C15" w:rsidRPr="006B1C45" w:rsidRDefault="00270C15" w:rsidP="00270C15">
      <w:pPr>
        <w:rPr>
          <w:rFonts w:hAnsiTheme="minorHAnsi" w:cstheme="minorHAnsi"/>
          <w:sz w:val="20"/>
          <w:szCs w:val="20"/>
        </w:rPr>
      </w:pPr>
    </w:p>
    <w:p w14:paraId="63765950" w14:textId="7D556D17" w:rsidR="00270C15" w:rsidRPr="006B1C45" w:rsidRDefault="00270C15" w:rsidP="00270C15">
      <w:pPr>
        <w:rPr>
          <w:rFonts w:hAnsiTheme="minorHAnsi" w:cstheme="minorHAnsi"/>
          <w:sz w:val="20"/>
          <w:szCs w:val="20"/>
        </w:rPr>
      </w:pPr>
    </w:p>
    <w:p w14:paraId="55AFB2EB" w14:textId="4E4D2DC6" w:rsidR="00A01D8A" w:rsidRPr="006B1C45" w:rsidRDefault="00A01D8A" w:rsidP="00A01D8A">
      <w:pPr>
        <w:rPr>
          <w:rFonts w:hAnsiTheme="minorHAnsi" w:cstheme="minorHAnsi"/>
          <w:sz w:val="20"/>
          <w:szCs w:val="20"/>
        </w:rPr>
      </w:pPr>
    </w:p>
    <w:p w14:paraId="1F8A6ECE" w14:textId="77777777" w:rsidR="006A60B1" w:rsidRPr="006B1C45" w:rsidRDefault="006A60B1" w:rsidP="000B7D01">
      <w:pPr>
        <w:rPr>
          <w:rFonts w:hAnsiTheme="minorHAnsi" w:cstheme="minorHAnsi"/>
          <w:sz w:val="20"/>
          <w:szCs w:val="20"/>
        </w:rPr>
      </w:pPr>
    </w:p>
    <w:p w14:paraId="7EFD04AF" w14:textId="77777777" w:rsidR="000B7D01" w:rsidRPr="006B1C45" w:rsidRDefault="000B7D01">
      <w:pPr>
        <w:rPr>
          <w:sz w:val="20"/>
          <w:szCs w:val="20"/>
          <w:u w:val="single"/>
        </w:rPr>
      </w:pPr>
    </w:p>
    <w:p w14:paraId="62D4DE22" w14:textId="1EB7AED1" w:rsidR="00AD1F4F" w:rsidRPr="006B1C45" w:rsidRDefault="00FC319F" w:rsidP="000E525D">
      <w:pPr>
        <w:rPr>
          <w:sz w:val="20"/>
          <w:szCs w:val="20"/>
        </w:rPr>
      </w:pPr>
      <w:r w:rsidRPr="00FC319F">
        <w:rPr>
          <w:rFonts w:hAnsiTheme="minorHAnsi" w:cstheme="minorHAnsi"/>
          <w:b/>
          <w:bCs/>
        </w:rPr>
        <w:lastRenderedPageBreak/>
        <w:t>Re</w:t>
      </w:r>
      <w:r w:rsidR="002536A5">
        <w:rPr>
          <w:rFonts w:hAnsiTheme="minorHAnsi" w:cstheme="minorHAnsi"/>
          <w:b/>
          <w:bCs/>
        </w:rPr>
        <w:t xml:space="preserve">ferences – Supplementary Table </w:t>
      </w:r>
      <w:r w:rsidR="005E481A">
        <w:rPr>
          <w:rFonts w:hAnsiTheme="minorHAnsi" w:cstheme="minorHAnsi"/>
          <w:b/>
          <w:bCs/>
        </w:rPr>
        <w:t>2</w:t>
      </w:r>
    </w:p>
    <w:p w14:paraId="00284379" w14:textId="77777777" w:rsidR="00AD1F4F" w:rsidRPr="006B1C45" w:rsidRDefault="00AD1F4F" w:rsidP="000E525D">
      <w:pPr>
        <w:rPr>
          <w:sz w:val="20"/>
          <w:szCs w:val="20"/>
        </w:rPr>
      </w:pPr>
    </w:p>
    <w:p w14:paraId="5CFA36D3" w14:textId="77777777" w:rsidR="00857819" w:rsidRPr="006B1C45" w:rsidRDefault="00AD1F4F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fldChar w:fldCharType="begin"/>
      </w:r>
      <w:r w:rsidRPr="006B1C45">
        <w:rPr>
          <w:sz w:val="20"/>
          <w:szCs w:val="20"/>
        </w:rPr>
        <w:instrText xml:space="preserve"> ADDIN EN.REFLIST </w:instrText>
      </w:r>
      <w:r w:rsidRPr="006B1C45">
        <w:rPr>
          <w:sz w:val="20"/>
          <w:szCs w:val="20"/>
        </w:rPr>
        <w:fldChar w:fldCharType="separate"/>
      </w:r>
      <w:r w:rsidR="00857819" w:rsidRPr="006B1C45">
        <w:rPr>
          <w:sz w:val="20"/>
          <w:szCs w:val="20"/>
        </w:rPr>
        <w:t>Bardin, S., Miserey-Lenkei, S., Hurbain, I., Garcia-Castillo, D., Raposo, G., and Goud, B. (2015). Phenotypic characterisation of RAB6A knockout mouse embryonic fibroblasts. Biol Cell</w:t>
      </w:r>
      <w:r w:rsidR="00857819" w:rsidRPr="006B1C45">
        <w:rPr>
          <w:i/>
          <w:sz w:val="20"/>
          <w:szCs w:val="20"/>
        </w:rPr>
        <w:t xml:space="preserve"> 107</w:t>
      </w:r>
      <w:r w:rsidR="00857819" w:rsidRPr="006B1C45">
        <w:rPr>
          <w:sz w:val="20"/>
          <w:szCs w:val="20"/>
        </w:rPr>
        <w:t>, 427-439.</w:t>
      </w:r>
    </w:p>
    <w:p w14:paraId="5886A34C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Barral, D.C., Ramalho, J.S., Anders, R., Hume, A.N., Knapton, H.J., Tolmachova, T., Collinson, L.M., Goulding, D., Authi, K.S., and Seabra, M.C. (2002). Functional redundancy of Rab27 proteins and the pathogenesis of Griscelli syndrome. J Clin Invest</w:t>
      </w:r>
      <w:r w:rsidRPr="006B1C45">
        <w:rPr>
          <w:i/>
          <w:sz w:val="20"/>
          <w:szCs w:val="20"/>
        </w:rPr>
        <w:t xml:space="preserve"> 110</w:t>
      </w:r>
      <w:r w:rsidRPr="006B1C45">
        <w:rPr>
          <w:sz w:val="20"/>
          <w:szCs w:val="20"/>
        </w:rPr>
        <w:t>, 247-257.</w:t>
      </w:r>
    </w:p>
    <w:p w14:paraId="676A3A8C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Bedoyan, J.K., Schaibley, V.M., Peng, W., Bai, Y., Mondal, K., Shetty, A.C., Durham, M., Micucci, J.A., Dhiraaj, A., Skidmore, J.M.</w:t>
      </w:r>
      <w:r w:rsidRPr="006B1C45">
        <w:rPr>
          <w:i/>
          <w:sz w:val="20"/>
          <w:szCs w:val="20"/>
        </w:rPr>
        <w:t>, et al.</w:t>
      </w:r>
      <w:r w:rsidRPr="006B1C45">
        <w:rPr>
          <w:sz w:val="20"/>
          <w:szCs w:val="20"/>
        </w:rPr>
        <w:t xml:space="preserve"> (2012). Disruption of RAB40AL function leads to Martin--Probst syndrome, a rare X-linked multisystem neurodevelopmental human disorder. J Med Genet</w:t>
      </w:r>
      <w:r w:rsidRPr="006B1C45">
        <w:rPr>
          <w:i/>
          <w:sz w:val="20"/>
          <w:szCs w:val="20"/>
        </w:rPr>
        <w:t xml:space="preserve"> 49</w:t>
      </w:r>
      <w:r w:rsidRPr="006B1C45">
        <w:rPr>
          <w:sz w:val="20"/>
          <w:szCs w:val="20"/>
        </w:rPr>
        <w:t>, 332-340.</w:t>
      </w:r>
    </w:p>
    <w:p w14:paraId="05F5AB57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Cammarato, A., Ahrens, C.H., Alayari, N.N., Qeli, E., Rucker, J., Reedy, M.C., Zmasek, C.M., Gucek, M., Cole, R.N., Van Eyk, J.E.</w:t>
      </w:r>
      <w:r w:rsidRPr="006B1C45">
        <w:rPr>
          <w:i/>
          <w:sz w:val="20"/>
          <w:szCs w:val="20"/>
        </w:rPr>
        <w:t>, et al.</w:t>
      </w:r>
      <w:r w:rsidRPr="006B1C45">
        <w:rPr>
          <w:sz w:val="20"/>
          <w:szCs w:val="20"/>
        </w:rPr>
        <w:t xml:space="preserve"> (2011). A mighty small heart: the cardiac proteome of adult Drosophila melanogaster. PLoS One</w:t>
      </w:r>
      <w:r w:rsidRPr="006B1C45">
        <w:rPr>
          <w:i/>
          <w:sz w:val="20"/>
          <w:szCs w:val="20"/>
        </w:rPr>
        <w:t xml:space="preserve"> 6</w:t>
      </w:r>
      <w:r w:rsidRPr="006B1C45">
        <w:rPr>
          <w:sz w:val="20"/>
          <w:szCs w:val="20"/>
        </w:rPr>
        <w:t>, e18497.</w:t>
      </w:r>
    </w:p>
    <w:p w14:paraId="33513D49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Chan, C.C., Scoggin, S., Wang, D., Cherry, S., Dembo, T., Greenberg, B., Jin, E.J., Kuey, C., Lopez, A., Mehta, S.Q.</w:t>
      </w:r>
      <w:r w:rsidRPr="006B1C45">
        <w:rPr>
          <w:i/>
          <w:sz w:val="20"/>
          <w:szCs w:val="20"/>
        </w:rPr>
        <w:t>, et al.</w:t>
      </w:r>
      <w:r w:rsidRPr="006B1C45">
        <w:rPr>
          <w:sz w:val="20"/>
          <w:szCs w:val="20"/>
        </w:rPr>
        <w:t xml:space="preserve"> (2011). Systematic discovery of Rab GTPases with synaptic functions in Drosophila. Curr Biol</w:t>
      </w:r>
      <w:r w:rsidRPr="006B1C45">
        <w:rPr>
          <w:i/>
          <w:sz w:val="20"/>
          <w:szCs w:val="20"/>
        </w:rPr>
        <w:t xml:space="preserve"> 21</w:t>
      </w:r>
      <w:r w:rsidRPr="006B1C45">
        <w:rPr>
          <w:sz w:val="20"/>
          <w:szCs w:val="20"/>
        </w:rPr>
        <w:t>, 1704-1715.</w:t>
      </w:r>
    </w:p>
    <w:p w14:paraId="01455DA9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Chen, T., Han, Y., Yang, M., Zhang, W., Li, N., Wan, T., Guo, J., and Cao, X. (2003a). Rab39, a novel Golgi-associated Rab GTPase from human dendritic cells involved in cellular endocytosis. Biochem Biophys Res Commun</w:t>
      </w:r>
      <w:r w:rsidRPr="006B1C45">
        <w:rPr>
          <w:i/>
          <w:sz w:val="20"/>
          <w:szCs w:val="20"/>
        </w:rPr>
        <w:t xml:space="preserve"> 303</w:t>
      </w:r>
      <w:r w:rsidRPr="006B1C45">
        <w:rPr>
          <w:sz w:val="20"/>
          <w:szCs w:val="20"/>
        </w:rPr>
        <w:t>, 1114-1120.</w:t>
      </w:r>
    </w:p>
    <w:p w14:paraId="0F398C32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Chen, X., Li, C., Izumi, T., Ernst, S.A., Andrews, P.C., and Williams, J.A. (2004). Rab27b localizes to zymogen granules and regulates pancreatic acinar exocytosis. Biochem Biophys Res Commun</w:t>
      </w:r>
      <w:r w:rsidRPr="006B1C45">
        <w:rPr>
          <w:i/>
          <w:sz w:val="20"/>
          <w:szCs w:val="20"/>
        </w:rPr>
        <w:t xml:space="preserve"> 323</w:t>
      </w:r>
      <w:r w:rsidRPr="006B1C45">
        <w:rPr>
          <w:sz w:val="20"/>
          <w:szCs w:val="20"/>
        </w:rPr>
        <w:t>, 1157-1162.</w:t>
      </w:r>
    </w:p>
    <w:p w14:paraId="01544523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Chen, Y., Guo, X., Deng, F.M., Liang, F.X., Sun, W., Ren, M., Izumi, T., Sabatini, D.D., Sun, T.T., and Kreibich, G. (2003b). Rab27b is associated with fusiform vesicles and may be involved in targeting uroplakins to urothelial apical membranes. Proc Natl Acad Sci U S A</w:t>
      </w:r>
      <w:r w:rsidRPr="006B1C45">
        <w:rPr>
          <w:i/>
          <w:sz w:val="20"/>
          <w:szCs w:val="20"/>
        </w:rPr>
        <w:t xml:space="preserve"> 100</w:t>
      </w:r>
      <w:r w:rsidRPr="006B1C45">
        <w:rPr>
          <w:sz w:val="20"/>
          <w:szCs w:val="20"/>
        </w:rPr>
        <w:t>, 14012-14017.</w:t>
      </w:r>
    </w:p>
    <w:p w14:paraId="6D3B4237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Chua, C.E., Goh, E.L., and Tang, B.L. (2014). Rab31 is expressed in neural progenitor cells and plays a role in their differentiation. FEBS Lett</w:t>
      </w:r>
      <w:r w:rsidRPr="006B1C45">
        <w:rPr>
          <w:i/>
          <w:sz w:val="20"/>
          <w:szCs w:val="20"/>
        </w:rPr>
        <w:t xml:space="preserve"> 588</w:t>
      </w:r>
      <w:r w:rsidRPr="006B1C45">
        <w:rPr>
          <w:sz w:val="20"/>
          <w:szCs w:val="20"/>
        </w:rPr>
        <w:t>, 3186-3194.</w:t>
      </w:r>
    </w:p>
    <w:p w14:paraId="2348032C" w14:textId="77777777" w:rsidR="00857819" w:rsidRPr="00F96658" w:rsidRDefault="00857819" w:rsidP="00857819">
      <w:pPr>
        <w:pStyle w:val="EndNoteBibliography"/>
        <w:spacing w:after="0"/>
        <w:rPr>
          <w:sz w:val="20"/>
          <w:szCs w:val="20"/>
          <w:lang w:val="nl-NL"/>
        </w:rPr>
      </w:pPr>
      <w:r w:rsidRPr="006B1C45">
        <w:rPr>
          <w:sz w:val="20"/>
          <w:szCs w:val="20"/>
        </w:rPr>
        <w:t xml:space="preserve">Cohen-Solal, K.A., Sood, R., Marin, Y., Crespo-Carbone, S.M., Sinsimer, D., Martino, J.J., Robbins, C., Makalowska, I., Trent, J., and Chen, S. (2003). Identification and characterization of mouse Rab32 by mRNA and protein expression analysis. </w:t>
      </w:r>
      <w:r w:rsidRPr="00F96658">
        <w:rPr>
          <w:sz w:val="20"/>
          <w:szCs w:val="20"/>
          <w:lang w:val="nl-NL"/>
        </w:rPr>
        <w:t>Biochim Biophys Acta</w:t>
      </w:r>
      <w:r w:rsidRPr="00F96658">
        <w:rPr>
          <w:i/>
          <w:sz w:val="20"/>
          <w:szCs w:val="20"/>
          <w:lang w:val="nl-NL"/>
        </w:rPr>
        <w:t xml:space="preserve"> 1651</w:t>
      </w:r>
      <w:r w:rsidRPr="00F96658">
        <w:rPr>
          <w:sz w:val="20"/>
          <w:szCs w:val="20"/>
          <w:lang w:val="nl-NL"/>
        </w:rPr>
        <w:t>, 68-75.</w:t>
      </w:r>
    </w:p>
    <w:p w14:paraId="2C3B1C6E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F96658">
        <w:rPr>
          <w:sz w:val="20"/>
          <w:szCs w:val="20"/>
          <w:lang w:val="nl-NL"/>
        </w:rPr>
        <w:t xml:space="preserve">Echard, A., Opdam, F.J., de Leeuw, H.J., Jollivet, F., Savelkoul, P., Hendriks, W., Voorberg, J., Goud, B., and Fransen, J.A. (2000). </w:t>
      </w:r>
      <w:r w:rsidRPr="006B1C45">
        <w:rPr>
          <w:sz w:val="20"/>
          <w:szCs w:val="20"/>
        </w:rPr>
        <w:t>Alternative splicing of the human Rab6A gene generates two close but functionally different isoforms. Mol Biol Cell</w:t>
      </w:r>
      <w:r w:rsidRPr="006B1C45">
        <w:rPr>
          <w:i/>
          <w:sz w:val="20"/>
          <w:szCs w:val="20"/>
        </w:rPr>
        <w:t xml:space="preserve"> 11</w:t>
      </w:r>
      <w:r w:rsidRPr="006B1C45">
        <w:rPr>
          <w:sz w:val="20"/>
          <w:szCs w:val="20"/>
        </w:rPr>
        <w:t>, 3819-3833.</w:t>
      </w:r>
    </w:p>
    <w:p w14:paraId="314E6163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Elferink, L.A., Anzai, K., and Scheller, R.H. (1992). rab15, a novel low molecular weight GTP-binding protein specifically expressed in rat brain. J Biol Chem</w:t>
      </w:r>
      <w:r w:rsidRPr="006B1C45">
        <w:rPr>
          <w:i/>
          <w:sz w:val="20"/>
          <w:szCs w:val="20"/>
        </w:rPr>
        <w:t xml:space="preserve"> 267</w:t>
      </w:r>
      <w:r w:rsidRPr="006B1C45">
        <w:rPr>
          <w:sz w:val="20"/>
          <w:szCs w:val="20"/>
        </w:rPr>
        <w:t>, 22693.</w:t>
      </w:r>
    </w:p>
    <w:p w14:paraId="16BD8AD2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Giannandrea, M., Bianchi, V., Mignogna, M.L., Sirri, A., Carrabino, S., D'Elia, E., Vecellio, M., Russo, S., Cogliati, F., Larizza, L.</w:t>
      </w:r>
      <w:r w:rsidRPr="006B1C45">
        <w:rPr>
          <w:i/>
          <w:sz w:val="20"/>
          <w:szCs w:val="20"/>
        </w:rPr>
        <w:t>, et al.</w:t>
      </w:r>
      <w:r w:rsidRPr="006B1C45">
        <w:rPr>
          <w:sz w:val="20"/>
          <w:szCs w:val="20"/>
        </w:rPr>
        <w:t xml:space="preserve"> (2010). Mutations in the small GTPase gene RAB39B are responsible for X-linked mental retardation associated with autism, epilepsy, and macrocephaly. Am J Hum Genet</w:t>
      </w:r>
      <w:r w:rsidRPr="006B1C45">
        <w:rPr>
          <w:i/>
          <w:sz w:val="20"/>
          <w:szCs w:val="20"/>
        </w:rPr>
        <w:t xml:space="preserve"> 86</w:t>
      </w:r>
      <w:r w:rsidRPr="006B1C45">
        <w:rPr>
          <w:sz w:val="20"/>
          <w:szCs w:val="20"/>
        </w:rPr>
        <w:t>, 185-195.</w:t>
      </w:r>
    </w:p>
    <w:p w14:paraId="49115608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Goldenring, J.R., Shen, K.R., Vaughan, H.D., and Modlin, I.M. (1993). Identification of a small GTP-binding protein, Rab25, expressed in the gastrointestinal mucosa, kidney, and lung. J Biol Chem</w:t>
      </w:r>
      <w:r w:rsidRPr="006B1C45">
        <w:rPr>
          <w:i/>
          <w:sz w:val="20"/>
          <w:szCs w:val="20"/>
        </w:rPr>
        <w:t xml:space="preserve"> 268</w:t>
      </w:r>
      <w:r w:rsidRPr="006B1C45">
        <w:rPr>
          <w:sz w:val="20"/>
          <w:szCs w:val="20"/>
        </w:rPr>
        <w:t>, 18419-18422.</w:t>
      </w:r>
    </w:p>
    <w:p w14:paraId="2705BEB2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Guo, A., Wang, T., Ng, E.L., Aulia, S., Chong, K.H., Teng, F.Y., Wang, Y., and Tang, B.L. (2006). Open brain gene product Rab23: expression pattern in the adult mouse brain and functional characterization. J Neurosci Res</w:t>
      </w:r>
      <w:r w:rsidRPr="006B1C45">
        <w:rPr>
          <w:i/>
          <w:sz w:val="20"/>
          <w:szCs w:val="20"/>
        </w:rPr>
        <w:t xml:space="preserve"> 83</w:t>
      </w:r>
      <w:r w:rsidRPr="006B1C45">
        <w:rPr>
          <w:sz w:val="20"/>
          <w:szCs w:val="20"/>
        </w:rPr>
        <w:t>, 1118-1127.</w:t>
      </w:r>
    </w:p>
    <w:p w14:paraId="61C24068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Jin, E.J., Chan, C.C., Agi, E., Cherry, S., Hanacik, E., Buszczak, M., and Hiesinger, P.R. (2012). Similarities of Drosophila rab GTPases based on expression profiling: completion and analysis of the rab-Gal4 kit. PLoS One</w:t>
      </w:r>
      <w:r w:rsidRPr="006B1C45">
        <w:rPr>
          <w:i/>
          <w:sz w:val="20"/>
          <w:szCs w:val="20"/>
        </w:rPr>
        <w:t xml:space="preserve"> 7</w:t>
      </w:r>
      <w:r w:rsidRPr="006B1C45">
        <w:rPr>
          <w:sz w:val="20"/>
          <w:szCs w:val="20"/>
        </w:rPr>
        <w:t>, e40912.</w:t>
      </w:r>
    </w:p>
    <w:p w14:paraId="190A692D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Jin, R.U., and Mills, J.C. (2014). RAB26 coordinates lysosome traffic and mitochondrial localization. J Cell Sci</w:t>
      </w:r>
      <w:r w:rsidRPr="006B1C45">
        <w:rPr>
          <w:i/>
          <w:sz w:val="20"/>
          <w:szCs w:val="20"/>
        </w:rPr>
        <w:t xml:space="preserve"> 127</w:t>
      </w:r>
      <w:r w:rsidRPr="006B1C45">
        <w:rPr>
          <w:sz w:val="20"/>
          <w:szCs w:val="20"/>
        </w:rPr>
        <w:t>, 1018-1032.</w:t>
      </w:r>
    </w:p>
    <w:p w14:paraId="14CCEE0D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Junutula, J.R., De Maziere, A.M., Peden, A.A., Ervin, K.E., Advani, R.J., van Dijk, S.M., Klumperman, J., and Scheller, R.H. (2004). Rab14 is involved in membrane trafficking between the Golgi complex and endosomes. Mol Biol Cell</w:t>
      </w:r>
      <w:r w:rsidRPr="006B1C45">
        <w:rPr>
          <w:i/>
          <w:sz w:val="20"/>
          <w:szCs w:val="20"/>
        </w:rPr>
        <w:t xml:space="preserve"> 15</w:t>
      </w:r>
      <w:r w:rsidRPr="006B1C45">
        <w:rPr>
          <w:sz w:val="20"/>
          <w:szCs w:val="20"/>
        </w:rPr>
        <w:t>, 2218-2229.</w:t>
      </w:r>
    </w:p>
    <w:p w14:paraId="5A9B5B60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Lutcke, A., Jansson, S., Parton, R.G., Chavrier, P., Valencia, A., Huber, L.A., Lehtonen, E., and Zerial, M. (1993). Rab17, a novel small GTPase, is specific for epithelial cells and is induced during cell polarization. J Cell Biol</w:t>
      </w:r>
      <w:r w:rsidRPr="006B1C45">
        <w:rPr>
          <w:i/>
          <w:sz w:val="20"/>
          <w:szCs w:val="20"/>
        </w:rPr>
        <w:t xml:space="preserve"> 121</w:t>
      </w:r>
      <w:r w:rsidRPr="006B1C45">
        <w:rPr>
          <w:sz w:val="20"/>
          <w:szCs w:val="20"/>
        </w:rPr>
        <w:t>, 553-564.</w:t>
      </w:r>
    </w:p>
    <w:p w14:paraId="622746C6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Lutcke, A., Olkkonen, V.M., Dupree, P., Lutcke, H., Simons, K., and Zerial, M. (1995). Isolation of a murine cDNA clone encoding Rab19, a novel tissue-specific small GTPase. Gene</w:t>
      </w:r>
      <w:r w:rsidRPr="006B1C45">
        <w:rPr>
          <w:i/>
          <w:sz w:val="20"/>
          <w:szCs w:val="20"/>
        </w:rPr>
        <w:t xml:space="preserve"> 155</w:t>
      </w:r>
      <w:r w:rsidRPr="006B1C45">
        <w:rPr>
          <w:sz w:val="20"/>
          <w:szCs w:val="20"/>
        </w:rPr>
        <w:t>, 257-260.</w:t>
      </w:r>
    </w:p>
    <w:p w14:paraId="7ADAEB9B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Lutcke, A., Parton, R.G., Murphy, C., Olkkonen, V.M., Dupree, P., Valencia, A., Simons, K., and Zerial, M. (1994). Cloning and subcellular localization of novel rab proteins reveals polarized and cell type-specific expression. J Cell Sci</w:t>
      </w:r>
      <w:r w:rsidRPr="006B1C45">
        <w:rPr>
          <w:i/>
          <w:sz w:val="20"/>
          <w:szCs w:val="20"/>
        </w:rPr>
        <w:t xml:space="preserve"> 107 ( Pt 12)</w:t>
      </w:r>
      <w:r w:rsidRPr="006B1C45">
        <w:rPr>
          <w:sz w:val="20"/>
          <w:szCs w:val="20"/>
        </w:rPr>
        <w:t>, 3437-3448.</w:t>
      </w:r>
    </w:p>
    <w:p w14:paraId="2E31DECA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lastRenderedPageBreak/>
        <w:t>Masuda, E.S., Luo, Y., Young, C., Shen, M., Rossi, A.B., Huang, B.C., Yu, S., Bennett, M.K., Payan, D.G., and Scheller, R.H. (2000). Rab37 is a novel mast cell specific GTPase localized to secretory granules. FEBS Lett</w:t>
      </w:r>
      <w:r w:rsidRPr="006B1C45">
        <w:rPr>
          <w:i/>
          <w:sz w:val="20"/>
          <w:szCs w:val="20"/>
        </w:rPr>
        <w:t xml:space="preserve"> 470</w:t>
      </w:r>
      <w:r w:rsidRPr="006B1C45">
        <w:rPr>
          <w:sz w:val="20"/>
          <w:szCs w:val="20"/>
        </w:rPr>
        <w:t>, 61-64.</w:t>
      </w:r>
    </w:p>
    <w:p w14:paraId="1883AC17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Ng, E.L., Wang, Y., and Tang, B.L. (2007). Rab22B's role in trans-Golgi network membrane dynamics. Biochem Biophys Res Commun</w:t>
      </w:r>
      <w:r w:rsidRPr="006B1C45">
        <w:rPr>
          <w:i/>
          <w:sz w:val="20"/>
          <w:szCs w:val="20"/>
        </w:rPr>
        <w:t xml:space="preserve"> 361</w:t>
      </w:r>
      <w:r w:rsidRPr="006B1C45">
        <w:rPr>
          <w:sz w:val="20"/>
          <w:szCs w:val="20"/>
        </w:rPr>
        <w:t>, 751-757.</w:t>
      </w:r>
    </w:p>
    <w:p w14:paraId="0D33AAED" w14:textId="77777777" w:rsidR="00857819" w:rsidRPr="00F96658" w:rsidRDefault="00857819" w:rsidP="00857819">
      <w:pPr>
        <w:pStyle w:val="EndNoteBibliography"/>
        <w:spacing w:after="0"/>
        <w:rPr>
          <w:sz w:val="20"/>
          <w:szCs w:val="20"/>
          <w:lang w:val="nl-NL"/>
        </w:rPr>
      </w:pPr>
      <w:r w:rsidRPr="006B1C45">
        <w:rPr>
          <w:sz w:val="20"/>
          <w:szCs w:val="20"/>
        </w:rPr>
        <w:t xml:space="preserve">Olkkonen, V.M., Peterson, J.R., Dupree, P., Lutcke, A., Zerial, M., and Simons, K. (1994). Isolation of a mouse cDNA encoding Rab23, a small novel GTPase expressed predominantly in the brain. </w:t>
      </w:r>
      <w:r w:rsidRPr="00F96658">
        <w:rPr>
          <w:sz w:val="20"/>
          <w:szCs w:val="20"/>
          <w:lang w:val="nl-NL"/>
        </w:rPr>
        <w:t>Gene</w:t>
      </w:r>
      <w:r w:rsidRPr="00F96658">
        <w:rPr>
          <w:i/>
          <w:sz w:val="20"/>
          <w:szCs w:val="20"/>
          <w:lang w:val="nl-NL"/>
        </w:rPr>
        <w:t xml:space="preserve"> 138</w:t>
      </w:r>
      <w:r w:rsidRPr="00F96658">
        <w:rPr>
          <w:sz w:val="20"/>
          <w:szCs w:val="20"/>
          <w:lang w:val="nl-NL"/>
        </w:rPr>
        <w:t>, 207-211.</w:t>
      </w:r>
    </w:p>
    <w:p w14:paraId="5DE5B350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F96658">
        <w:rPr>
          <w:sz w:val="20"/>
          <w:szCs w:val="20"/>
          <w:lang w:val="nl-NL"/>
        </w:rPr>
        <w:t xml:space="preserve">Opdam, F.J., Echard, A., Croes, H.J., van den Hurk, J.A., van de Vorstenbosch, R.A., Ginsel, L.A., Goud, B., and Fransen, J.A. (2000). </w:t>
      </w:r>
      <w:r w:rsidRPr="006B1C45">
        <w:rPr>
          <w:sz w:val="20"/>
          <w:szCs w:val="20"/>
        </w:rPr>
        <w:t>The small GTPase Rab6B, a novel Rab6 subfamily member, is cell-type specifically expressed and localised to the Golgi apparatus. J Cell Sci</w:t>
      </w:r>
      <w:r w:rsidRPr="006B1C45">
        <w:rPr>
          <w:i/>
          <w:sz w:val="20"/>
          <w:szCs w:val="20"/>
        </w:rPr>
        <w:t xml:space="preserve"> 113 ( Pt 15)</w:t>
      </w:r>
      <w:r w:rsidRPr="006B1C45">
        <w:rPr>
          <w:sz w:val="20"/>
          <w:szCs w:val="20"/>
        </w:rPr>
        <w:t>, 2725-2735.</w:t>
      </w:r>
    </w:p>
    <w:p w14:paraId="3C2B980F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Sollner, J.F., Leparc, G., Hildebrandt, T., Klein, H., Thomas, L., Stupka, E., and Simon, E. (2017). An RNA-Seq atlas of gene expression in mouse and rat normal tissues. Sci Data</w:t>
      </w:r>
      <w:r w:rsidRPr="006B1C45">
        <w:rPr>
          <w:i/>
          <w:sz w:val="20"/>
          <w:szCs w:val="20"/>
        </w:rPr>
        <w:t xml:space="preserve"> 4</w:t>
      </w:r>
      <w:r w:rsidRPr="006B1C45">
        <w:rPr>
          <w:sz w:val="20"/>
          <w:szCs w:val="20"/>
        </w:rPr>
        <w:t>, 170185.</w:t>
      </w:r>
    </w:p>
    <w:p w14:paraId="4B50ABE1" w14:textId="77777777" w:rsidR="00857819" w:rsidRPr="00F96658" w:rsidRDefault="00857819" w:rsidP="00857819">
      <w:pPr>
        <w:pStyle w:val="EndNoteBibliography"/>
        <w:spacing w:after="0"/>
        <w:rPr>
          <w:sz w:val="20"/>
          <w:szCs w:val="20"/>
          <w:lang w:val="nl-NL"/>
        </w:rPr>
      </w:pPr>
      <w:r w:rsidRPr="006B1C45">
        <w:rPr>
          <w:sz w:val="20"/>
          <w:szCs w:val="20"/>
        </w:rPr>
        <w:t xml:space="preserve">Tokuhisa, M., Kadowaki, T., Ogawa, K., Yamaguchi, Y., Kido, M.A., Gao, W., Umeda, M., and Tsukuba, T. (2020). Expression and localisation of Rab44 in immune-related cells change during cell differentiation and stimulation. </w:t>
      </w:r>
      <w:r w:rsidRPr="00F96658">
        <w:rPr>
          <w:sz w:val="20"/>
          <w:szCs w:val="20"/>
          <w:lang w:val="nl-NL"/>
        </w:rPr>
        <w:t>Sci Rep</w:t>
      </w:r>
      <w:r w:rsidRPr="00F96658">
        <w:rPr>
          <w:i/>
          <w:sz w:val="20"/>
          <w:szCs w:val="20"/>
          <w:lang w:val="nl-NL"/>
        </w:rPr>
        <w:t xml:space="preserve"> 10</w:t>
      </w:r>
      <w:r w:rsidRPr="00F96658">
        <w:rPr>
          <w:sz w:val="20"/>
          <w:szCs w:val="20"/>
          <w:lang w:val="nl-NL"/>
        </w:rPr>
        <w:t>, 10728.</w:t>
      </w:r>
    </w:p>
    <w:p w14:paraId="7CD6E9DC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F96658">
        <w:rPr>
          <w:sz w:val="20"/>
          <w:szCs w:val="20"/>
          <w:lang w:val="nl-NL"/>
        </w:rPr>
        <w:t>Verhoeven, K., De Jonghe, P., Coen, K., Verpoorten, N., Auer-Grumbach, M., Kwon, J.M., FitzPatrick, D., Schmedding, E., De Vriendt, E., Jacobs, A.</w:t>
      </w:r>
      <w:r w:rsidRPr="00F96658">
        <w:rPr>
          <w:i/>
          <w:sz w:val="20"/>
          <w:szCs w:val="20"/>
          <w:lang w:val="nl-NL"/>
        </w:rPr>
        <w:t>, et al.</w:t>
      </w:r>
      <w:r w:rsidRPr="00F96658">
        <w:rPr>
          <w:sz w:val="20"/>
          <w:szCs w:val="20"/>
          <w:lang w:val="nl-NL"/>
        </w:rPr>
        <w:t xml:space="preserve"> </w:t>
      </w:r>
      <w:r w:rsidRPr="006B1C45">
        <w:rPr>
          <w:sz w:val="20"/>
          <w:szCs w:val="20"/>
        </w:rPr>
        <w:t>(2003). Mutations in the small GTP-ase late endosomal protein RAB7 cause Charcot-Marie-Tooth type 2B neuropathy. Am J Hum Genet</w:t>
      </w:r>
      <w:r w:rsidRPr="006B1C45">
        <w:rPr>
          <w:i/>
          <w:sz w:val="20"/>
          <w:szCs w:val="20"/>
        </w:rPr>
        <w:t xml:space="preserve"> 72</w:t>
      </w:r>
      <w:r w:rsidRPr="006B1C45">
        <w:rPr>
          <w:sz w:val="20"/>
          <w:szCs w:val="20"/>
        </w:rPr>
        <w:t>, 722-727.</w:t>
      </w:r>
    </w:p>
    <w:p w14:paraId="0B72E0E8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Yoshie, S., Imai, A., Nashida, T., and Shimomura, H. (2000). Expression, characterization, and localization of Rab26, a low molecular weight GTP-binding protein, in the rat parotid gland. Histochem Cell Biol</w:t>
      </w:r>
      <w:r w:rsidRPr="006B1C45">
        <w:rPr>
          <w:i/>
          <w:sz w:val="20"/>
          <w:szCs w:val="20"/>
        </w:rPr>
        <w:t xml:space="preserve"> 113</w:t>
      </w:r>
      <w:r w:rsidRPr="006B1C45">
        <w:rPr>
          <w:sz w:val="20"/>
          <w:szCs w:val="20"/>
        </w:rPr>
        <w:t>, 259-263.</w:t>
      </w:r>
    </w:p>
    <w:p w14:paraId="7728D80B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Young, J., Menetrey, J., and Goud, B. (2010). RAB6C is a retrogene that encodes a centrosomal protein involved in cell cycle progression. J Mol Biol</w:t>
      </w:r>
      <w:r w:rsidRPr="006B1C45">
        <w:rPr>
          <w:i/>
          <w:sz w:val="20"/>
          <w:szCs w:val="20"/>
        </w:rPr>
        <w:t xml:space="preserve"> 397</w:t>
      </w:r>
      <w:r w:rsidRPr="006B1C45">
        <w:rPr>
          <w:sz w:val="20"/>
          <w:szCs w:val="20"/>
        </w:rPr>
        <w:t>, 69-88.</w:t>
      </w:r>
    </w:p>
    <w:p w14:paraId="76AC0947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Zhang, J., Schulze, K.L., Hiesinger, P.R., Suyama, K., Wang, S., Fish, M., Acar, M., Hoskins, R.A., Bellen, H.J., and Scott, M.P. (2007). Thirty-one flavors of Drosophila rab proteins. Genetics</w:t>
      </w:r>
      <w:r w:rsidRPr="006B1C45">
        <w:rPr>
          <w:i/>
          <w:sz w:val="20"/>
          <w:szCs w:val="20"/>
        </w:rPr>
        <w:t xml:space="preserve"> 176</w:t>
      </w:r>
      <w:r w:rsidRPr="006B1C45">
        <w:rPr>
          <w:sz w:val="20"/>
          <w:szCs w:val="20"/>
        </w:rPr>
        <w:t>, 1307-1322.</w:t>
      </w:r>
    </w:p>
    <w:p w14:paraId="526950E3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Zhao, S., Torii, S., Yokota-Hashimoto, H., Takeuchi, T., and Izumi, T. (2002). Involvement of Rab27b in the regulated secretion of pituitary hormones. Endocrinology</w:t>
      </w:r>
      <w:r w:rsidRPr="006B1C45">
        <w:rPr>
          <w:i/>
          <w:sz w:val="20"/>
          <w:szCs w:val="20"/>
        </w:rPr>
        <w:t xml:space="preserve"> 143</w:t>
      </w:r>
      <w:r w:rsidRPr="006B1C45">
        <w:rPr>
          <w:sz w:val="20"/>
          <w:szCs w:val="20"/>
        </w:rPr>
        <w:t>, 1817-1824.</w:t>
      </w:r>
    </w:p>
    <w:p w14:paraId="1BAA2DC8" w14:textId="77777777" w:rsidR="00857819" w:rsidRPr="006B1C45" w:rsidRDefault="00857819" w:rsidP="00857819">
      <w:pPr>
        <w:pStyle w:val="EndNoteBibliography"/>
        <w:spacing w:after="0"/>
        <w:rPr>
          <w:sz w:val="20"/>
          <w:szCs w:val="20"/>
        </w:rPr>
      </w:pPr>
      <w:r w:rsidRPr="006B1C45">
        <w:rPr>
          <w:sz w:val="20"/>
          <w:szCs w:val="20"/>
        </w:rPr>
        <w:t>Zheng, J.Y., Koda, T., Arimura, Y., Kishi, M., and Kakinuma, M. (1997). Structure and expression of the mouse S10 gene. Biochim Biophys Acta</w:t>
      </w:r>
      <w:r w:rsidRPr="006B1C45">
        <w:rPr>
          <w:i/>
          <w:sz w:val="20"/>
          <w:szCs w:val="20"/>
        </w:rPr>
        <w:t xml:space="preserve"> 1351</w:t>
      </w:r>
      <w:r w:rsidRPr="006B1C45">
        <w:rPr>
          <w:sz w:val="20"/>
          <w:szCs w:val="20"/>
        </w:rPr>
        <w:t>, 47-50.</w:t>
      </w:r>
    </w:p>
    <w:p w14:paraId="219A77D1" w14:textId="77777777" w:rsidR="00857819" w:rsidRPr="006B1C45" w:rsidRDefault="00857819" w:rsidP="00857819">
      <w:pPr>
        <w:pStyle w:val="EndNoteBibliography"/>
        <w:rPr>
          <w:sz w:val="20"/>
          <w:szCs w:val="20"/>
        </w:rPr>
      </w:pPr>
      <w:r w:rsidRPr="006B1C45">
        <w:rPr>
          <w:sz w:val="20"/>
          <w:szCs w:val="20"/>
        </w:rPr>
        <w:t>Zheng, J.Y., Koda, T., Fujiwara, T., Kishi, M., Ikehara, Y., and Kakinuma, M. (1998). A novel Rab GTPase, Rab33B, is ubiquitously expressed and localized to the medial Golgi cisternae. J Cell Sci</w:t>
      </w:r>
      <w:r w:rsidRPr="006B1C45">
        <w:rPr>
          <w:i/>
          <w:sz w:val="20"/>
          <w:szCs w:val="20"/>
        </w:rPr>
        <w:t xml:space="preserve"> 111 ( Pt 8)</w:t>
      </w:r>
      <w:r w:rsidRPr="006B1C45">
        <w:rPr>
          <w:sz w:val="20"/>
          <w:szCs w:val="20"/>
        </w:rPr>
        <w:t>, 1061-1069.</w:t>
      </w:r>
    </w:p>
    <w:p w14:paraId="51FFCBA9" w14:textId="69F38435" w:rsidR="000E525D" w:rsidRPr="006B1C45" w:rsidRDefault="00AD1F4F" w:rsidP="000E525D">
      <w:pPr>
        <w:rPr>
          <w:sz w:val="20"/>
          <w:szCs w:val="20"/>
          <w:lang w:val="de-DE"/>
        </w:rPr>
      </w:pPr>
      <w:r w:rsidRPr="006B1C45">
        <w:rPr>
          <w:sz w:val="20"/>
          <w:szCs w:val="20"/>
        </w:rPr>
        <w:fldChar w:fldCharType="end"/>
      </w:r>
    </w:p>
    <w:sectPr w:rsidR="000E525D" w:rsidRPr="006B1C45" w:rsidSect="00FF17F5">
      <w:pgSz w:w="15840" w:h="12240" w:orient="landscape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42E7631" w14:textId="77777777" w:rsidR="00FC3D3D" w:rsidRDefault="00FC3D3D" w:rsidP="00E201A5">
      <w:pPr>
        <w:spacing w:after="0" w:line="240" w:lineRule="auto"/>
      </w:pPr>
      <w:r>
        <w:separator/>
      </w:r>
    </w:p>
  </w:endnote>
  <w:endnote w:type="continuationSeparator" w:id="0">
    <w:p w14:paraId="704B78E5" w14:textId="77777777" w:rsidR="00FC3D3D" w:rsidRDefault="00FC3D3D" w:rsidP="00E201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2B2F2E0" w14:textId="77777777" w:rsidR="00FC3D3D" w:rsidRDefault="00FC3D3D" w:rsidP="00E201A5">
      <w:pPr>
        <w:spacing w:after="0" w:line="240" w:lineRule="auto"/>
      </w:pPr>
      <w:r>
        <w:separator/>
      </w:r>
    </w:p>
  </w:footnote>
  <w:footnote w:type="continuationSeparator" w:id="0">
    <w:p w14:paraId="1F24D691" w14:textId="77777777" w:rsidR="00FC3D3D" w:rsidRDefault="00FC3D3D" w:rsidP="00E201A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C7DB7"/>
    <w:multiLevelType w:val="hybridMultilevel"/>
    <w:tmpl w:val="048A7FCA"/>
    <w:lvl w:ilvl="0" w:tplc="F696773E">
      <w:start w:val="14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DB4A96"/>
    <w:multiLevelType w:val="multilevel"/>
    <w:tmpl w:val="3970CF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62982A9D"/>
    <w:multiLevelType w:val="multilevel"/>
    <w:tmpl w:val="FF6ECA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6726729"/>
    <w:multiLevelType w:val="hybridMultilevel"/>
    <w:tmpl w:val="2398EA60"/>
    <w:lvl w:ilvl="0" w:tplc="58C638D2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ssfvat1edxe5epvr75xrwbxp50x0fap22d&quot;&gt;Table_Rab tissue express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/record-ids&gt;&lt;/item&gt;&lt;/Libraries&gt;"/>
  </w:docVars>
  <w:rsids>
    <w:rsidRoot w:val="001A18BC"/>
    <w:rsid w:val="00003290"/>
    <w:rsid w:val="00012BB2"/>
    <w:rsid w:val="00012DBC"/>
    <w:rsid w:val="0002465A"/>
    <w:rsid w:val="00051256"/>
    <w:rsid w:val="0005563A"/>
    <w:rsid w:val="00060A35"/>
    <w:rsid w:val="000A565A"/>
    <w:rsid w:val="000B3E9F"/>
    <w:rsid w:val="000B7D01"/>
    <w:rsid w:val="000C7BA9"/>
    <w:rsid w:val="000D7165"/>
    <w:rsid w:val="000E24A9"/>
    <w:rsid w:val="000E525D"/>
    <w:rsid w:val="000F5AB6"/>
    <w:rsid w:val="00111214"/>
    <w:rsid w:val="00115681"/>
    <w:rsid w:val="00124A2C"/>
    <w:rsid w:val="00130915"/>
    <w:rsid w:val="00133E65"/>
    <w:rsid w:val="00140312"/>
    <w:rsid w:val="00141599"/>
    <w:rsid w:val="00146D26"/>
    <w:rsid w:val="001665CB"/>
    <w:rsid w:val="00172786"/>
    <w:rsid w:val="0017452E"/>
    <w:rsid w:val="00183C4D"/>
    <w:rsid w:val="0018666E"/>
    <w:rsid w:val="00190A67"/>
    <w:rsid w:val="001926E9"/>
    <w:rsid w:val="001950E3"/>
    <w:rsid w:val="00195548"/>
    <w:rsid w:val="001972C7"/>
    <w:rsid w:val="001A18BC"/>
    <w:rsid w:val="001A2829"/>
    <w:rsid w:val="001A3E54"/>
    <w:rsid w:val="001A60E7"/>
    <w:rsid w:val="001B45B9"/>
    <w:rsid w:val="001B7D39"/>
    <w:rsid w:val="001C3C24"/>
    <w:rsid w:val="001C40EB"/>
    <w:rsid w:val="001E0BA0"/>
    <w:rsid w:val="001F310C"/>
    <w:rsid w:val="00216B89"/>
    <w:rsid w:val="00216ECB"/>
    <w:rsid w:val="002218CF"/>
    <w:rsid w:val="00230137"/>
    <w:rsid w:val="002405D9"/>
    <w:rsid w:val="00250EAB"/>
    <w:rsid w:val="002536A5"/>
    <w:rsid w:val="0026136B"/>
    <w:rsid w:val="00267C7A"/>
    <w:rsid w:val="00270C15"/>
    <w:rsid w:val="0027624C"/>
    <w:rsid w:val="002825AC"/>
    <w:rsid w:val="00284722"/>
    <w:rsid w:val="00286AEC"/>
    <w:rsid w:val="00290627"/>
    <w:rsid w:val="002952D0"/>
    <w:rsid w:val="002B1DFD"/>
    <w:rsid w:val="002B4B6A"/>
    <w:rsid w:val="002C0AFF"/>
    <w:rsid w:val="002C2CAE"/>
    <w:rsid w:val="002C46AF"/>
    <w:rsid w:val="002C7106"/>
    <w:rsid w:val="003134CD"/>
    <w:rsid w:val="00324B4E"/>
    <w:rsid w:val="00354163"/>
    <w:rsid w:val="00361E5E"/>
    <w:rsid w:val="003A73F7"/>
    <w:rsid w:val="003B2BEE"/>
    <w:rsid w:val="003B4051"/>
    <w:rsid w:val="003C6B97"/>
    <w:rsid w:val="003C74A6"/>
    <w:rsid w:val="003C75EF"/>
    <w:rsid w:val="003D0289"/>
    <w:rsid w:val="003D572B"/>
    <w:rsid w:val="003E4489"/>
    <w:rsid w:val="003E47BC"/>
    <w:rsid w:val="003F1220"/>
    <w:rsid w:val="003F13AD"/>
    <w:rsid w:val="003F2309"/>
    <w:rsid w:val="003F7231"/>
    <w:rsid w:val="00400E34"/>
    <w:rsid w:val="00401677"/>
    <w:rsid w:val="00403184"/>
    <w:rsid w:val="0043037F"/>
    <w:rsid w:val="00444543"/>
    <w:rsid w:val="004449C1"/>
    <w:rsid w:val="0045617A"/>
    <w:rsid w:val="0048489C"/>
    <w:rsid w:val="00485C1F"/>
    <w:rsid w:val="00485FC2"/>
    <w:rsid w:val="00493EEC"/>
    <w:rsid w:val="004B1254"/>
    <w:rsid w:val="004C4460"/>
    <w:rsid w:val="004C69D3"/>
    <w:rsid w:val="004D3146"/>
    <w:rsid w:val="004D6DFC"/>
    <w:rsid w:val="004E325C"/>
    <w:rsid w:val="004E69D9"/>
    <w:rsid w:val="004F2EE8"/>
    <w:rsid w:val="005028FF"/>
    <w:rsid w:val="0050609E"/>
    <w:rsid w:val="00507747"/>
    <w:rsid w:val="00511684"/>
    <w:rsid w:val="00533781"/>
    <w:rsid w:val="005443FE"/>
    <w:rsid w:val="005724ED"/>
    <w:rsid w:val="00573385"/>
    <w:rsid w:val="00584A34"/>
    <w:rsid w:val="00586615"/>
    <w:rsid w:val="00595072"/>
    <w:rsid w:val="005A0DA4"/>
    <w:rsid w:val="005A0DD2"/>
    <w:rsid w:val="005A5AC9"/>
    <w:rsid w:val="005A6030"/>
    <w:rsid w:val="005B0E27"/>
    <w:rsid w:val="005B6EEB"/>
    <w:rsid w:val="005B77EE"/>
    <w:rsid w:val="005E2892"/>
    <w:rsid w:val="005E481A"/>
    <w:rsid w:val="005F18B0"/>
    <w:rsid w:val="005F5768"/>
    <w:rsid w:val="00602B22"/>
    <w:rsid w:val="00603EB5"/>
    <w:rsid w:val="00615650"/>
    <w:rsid w:val="00627E03"/>
    <w:rsid w:val="006736C8"/>
    <w:rsid w:val="0068790B"/>
    <w:rsid w:val="0069425B"/>
    <w:rsid w:val="00695528"/>
    <w:rsid w:val="006A440F"/>
    <w:rsid w:val="006A556F"/>
    <w:rsid w:val="006A60B1"/>
    <w:rsid w:val="006B1C45"/>
    <w:rsid w:val="006B3B75"/>
    <w:rsid w:val="006B5503"/>
    <w:rsid w:val="006D6967"/>
    <w:rsid w:val="006E36C5"/>
    <w:rsid w:val="006E39AB"/>
    <w:rsid w:val="00713689"/>
    <w:rsid w:val="0071375A"/>
    <w:rsid w:val="00733A5E"/>
    <w:rsid w:val="00736D5D"/>
    <w:rsid w:val="0075183A"/>
    <w:rsid w:val="00754047"/>
    <w:rsid w:val="00756FEC"/>
    <w:rsid w:val="007630A6"/>
    <w:rsid w:val="00770310"/>
    <w:rsid w:val="00776F72"/>
    <w:rsid w:val="00782135"/>
    <w:rsid w:val="00784219"/>
    <w:rsid w:val="00791584"/>
    <w:rsid w:val="007A644D"/>
    <w:rsid w:val="007A6E71"/>
    <w:rsid w:val="007B5DC1"/>
    <w:rsid w:val="007B7538"/>
    <w:rsid w:val="007C2540"/>
    <w:rsid w:val="007C7423"/>
    <w:rsid w:val="007D1BAD"/>
    <w:rsid w:val="007E73C8"/>
    <w:rsid w:val="008230C5"/>
    <w:rsid w:val="00826FDD"/>
    <w:rsid w:val="0083208A"/>
    <w:rsid w:val="008446AD"/>
    <w:rsid w:val="00847DE4"/>
    <w:rsid w:val="00855074"/>
    <w:rsid w:val="00857819"/>
    <w:rsid w:val="00872E65"/>
    <w:rsid w:val="00885881"/>
    <w:rsid w:val="008A3FEA"/>
    <w:rsid w:val="008A4AB3"/>
    <w:rsid w:val="008A7842"/>
    <w:rsid w:val="008C60BB"/>
    <w:rsid w:val="008C6EA5"/>
    <w:rsid w:val="008D55B1"/>
    <w:rsid w:val="008E3E87"/>
    <w:rsid w:val="008E4EBF"/>
    <w:rsid w:val="008F1843"/>
    <w:rsid w:val="008F3F09"/>
    <w:rsid w:val="00907C00"/>
    <w:rsid w:val="0091540F"/>
    <w:rsid w:val="0092508E"/>
    <w:rsid w:val="00927B23"/>
    <w:rsid w:val="0093158B"/>
    <w:rsid w:val="0093627E"/>
    <w:rsid w:val="00950F2B"/>
    <w:rsid w:val="00951B76"/>
    <w:rsid w:val="00953268"/>
    <w:rsid w:val="00965DA2"/>
    <w:rsid w:val="00973B4C"/>
    <w:rsid w:val="009770A6"/>
    <w:rsid w:val="009823F6"/>
    <w:rsid w:val="009942B1"/>
    <w:rsid w:val="009B1C16"/>
    <w:rsid w:val="009B6DBB"/>
    <w:rsid w:val="009D4099"/>
    <w:rsid w:val="009E106E"/>
    <w:rsid w:val="009F097D"/>
    <w:rsid w:val="009F33CC"/>
    <w:rsid w:val="009F57F1"/>
    <w:rsid w:val="009F773D"/>
    <w:rsid w:val="009F78DD"/>
    <w:rsid w:val="00A01D8A"/>
    <w:rsid w:val="00A05D51"/>
    <w:rsid w:val="00A05D52"/>
    <w:rsid w:val="00A161FB"/>
    <w:rsid w:val="00A276BD"/>
    <w:rsid w:val="00A300C9"/>
    <w:rsid w:val="00A3717C"/>
    <w:rsid w:val="00A51509"/>
    <w:rsid w:val="00A61EA4"/>
    <w:rsid w:val="00A73F51"/>
    <w:rsid w:val="00A73FBC"/>
    <w:rsid w:val="00A80E6C"/>
    <w:rsid w:val="00A84AA5"/>
    <w:rsid w:val="00A9442A"/>
    <w:rsid w:val="00AA5C66"/>
    <w:rsid w:val="00AA6420"/>
    <w:rsid w:val="00AA7732"/>
    <w:rsid w:val="00AB729E"/>
    <w:rsid w:val="00AC70D4"/>
    <w:rsid w:val="00AD1F4F"/>
    <w:rsid w:val="00AD5C3A"/>
    <w:rsid w:val="00AE679E"/>
    <w:rsid w:val="00AF0127"/>
    <w:rsid w:val="00AF4745"/>
    <w:rsid w:val="00B06B1E"/>
    <w:rsid w:val="00B131F2"/>
    <w:rsid w:val="00B13B04"/>
    <w:rsid w:val="00B16643"/>
    <w:rsid w:val="00B2285C"/>
    <w:rsid w:val="00B24199"/>
    <w:rsid w:val="00B30393"/>
    <w:rsid w:val="00B325A5"/>
    <w:rsid w:val="00B34B46"/>
    <w:rsid w:val="00B51E6E"/>
    <w:rsid w:val="00B52C96"/>
    <w:rsid w:val="00B5538B"/>
    <w:rsid w:val="00B56CD5"/>
    <w:rsid w:val="00B80632"/>
    <w:rsid w:val="00B816D4"/>
    <w:rsid w:val="00B97800"/>
    <w:rsid w:val="00BA1478"/>
    <w:rsid w:val="00BA3438"/>
    <w:rsid w:val="00BB07BB"/>
    <w:rsid w:val="00BB1B26"/>
    <w:rsid w:val="00BB66EB"/>
    <w:rsid w:val="00BB7532"/>
    <w:rsid w:val="00BC2C3C"/>
    <w:rsid w:val="00BD0204"/>
    <w:rsid w:val="00BD1917"/>
    <w:rsid w:val="00BD6313"/>
    <w:rsid w:val="00BF574F"/>
    <w:rsid w:val="00BF5831"/>
    <w:rsid w:val="00C024DF"/>
    <w:rsid w:val="00C0297A"/>
    <w:rsid w:val="00C068F5"/>
    <w:rsid w:val="00C11D56"/>
    <w:rsid w:val="00C16D4C"/>
    <w:rsid w:val="00C23700"/>
    <w:rsid w:val="00C24CEE"/>
    <w:rsid w:val="00C45BB8"/>
    <w:rsid w:val="00C52B64"/>
    <w:rsid w:val="00C62BAC"/>
    <w:rsid w:val="00C74B58"/>
    <w:rsid w:val="00C75EDB"/>
    <w:rsid w:val="00C85A5A"/>
    <w:rsid w:val="00C92A7E"/>
    <w:rsid w:val="00C92F0F"/>
    <w:rsid w:val="00CB0C7E"/>
    <w:rsid w:val="00CB1B60"/>
    <w:rsid w:val="00CB2F5B"/>
    <w:rsid w:val="00CD2DCC"/>
    <w:rsid w:val="00CD568A"/>
    <w:rsid w:val="00CE2438"/>
    <w:rsid w:val="00CE5C43"/>
    <w:rsid w:val="00CF12FF"/>
    <w:rsid w:val="00CF57AC"/>
    <w:rsid w:val="00CF5CCB"/>
    <w:rsid w:val="00D00D30"/>
    <w:rsid w:val="00D03F86"/>
    <w:rsid w:val="00D07DF1"/>
    <w:rsid w:val="00D13AC6"/>
    <w:rsid w:val="00D13F6D"/>
    <w:rsid w:val="00D21102"/>
    <w:rsid w:val="00D3474F"/>
    <w:rsid w:val="00D35F95"/>
    <w:rsid w:val="00D377D9"/>
    <w:rsid w:val="00D55FF6"/>
    <w:rsid w:val="00D670C1"/>
    <w:rsid w:val="00D724E3"/>
    <w:rsid w:val="00D8093D"/>
    <w:rsid w:val="00D92749"/>
    <w:rsid w:val="00D94C06"/>
    <w:rsid w:val="00DA2107"/>
    <w:rsid w:val="00DA3F8D"/>
    <w:rsid w:val="00DB274A"/>
    <w:rsid w:val="00DC451F"/>
    <w:rsid w:val="00DE029B"/>
    <w:rsid w:val="00DF75B7"/>
    <w:rsid w:val="00E07B57"/>
    <w:rsid w:val="00E201A5"/>
    <w:rsid w:val="00E45551"/>
    <w:rsid w:val="00E46FCF"/>
    <w:rsid w:val="00E47594"/>
    <w:rsid w:val="00E53E11"/>
    <w:rsid w:val="00E745B9"/>
    <w:rsid w:val="00EA4EF9"/>
    <w:rsid w:val="00EB054D"/>
    <w:rsid w:val="00EB140E"/>
    <w:rsid w:val="00EB378F"/>
    <w:rsid w:val="00EB4EE2"/>
    <w:rsid w:val="00EC11C5"/>
    <w:rsid w:val="00EC1E30"/>
    <w:rsid w:val="00EC7337"/>
    <w:rsid w:val="00ED67E0"/>
    <w:rsid w:val="00ED67EA"/>
    <w:rsid w:val="00EE218B"/>
    <w:rsid w:val="00EE2A9D"/>
    <w:rsid w:val="00EE5A28"/>
    <w:rsid w:val="00F06402"/>
    <w:rsid w:val="00F1593A"/>
    <w:rsid w:val="00F241AB"/>
    <w:rsid w:val="00F25632"/>
    <w:rsid w:val="00F27781"/>
    <w:rsid w:val="00F33C06"/>
    <w:rsid w:val="00F34276"/>
    <w:rsid w:val="00F4012A"/>
    <w:rsid w:val="00F62201"/>
    <w:rsid w:val="00F67F7C"/>
    <w:rsid w:val="00F72524"/>
    <w:rsid w:val="00F847E8"/>
    <w:rsid w:val="00F9123C"/>
    <w:rsid w:val="00F91F95"/>
    <w:rsid w:val="00F96658"/>
    <w:rsid w:val="00FA15D7"/>
    <w:rsid w:val="00FA1F0A"/>
    <w:rsid w:val="00FB01E1"/>
    <w:rsid w:val="00FB49E5"/>
    <w:rsid w:val="00FB6781"/>
    <w:rsid w:val="00FC0C3A"/>
    <w:rsid w:val="00FC1473"/>
    <w:rsid w:val="00FC286C"/>
    <w:rsid w:val="00FC319F"/>
    <w:rsid w:val="00FC3D3D"/>
    <w:rsid w:val="00FC60E0"/>
    <w:rsid w:val="00FE4F08"/>
    <w:rsid w:val="00FF17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2B6E0F"/>
  <w15:chartTrackingRefBased/>
  <w15:docId w15:val="{F6CEB838-D422-4224-81FE-CE707772D6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A18BC"/>
    <w:rPr>
      <w:rFonts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52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E52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E525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E525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E525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E525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E525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E525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E525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A18BC"/>
    <w:pPr>
      <w:spacing w:after="0" w:line="240" w:lineRule="auto"/>
    </w:pPr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18BC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1A18BC"/>
    <w:pPr>
      <w:spacing w:after="0" w:line="240" w:lineRule="auto"/>
    </w:pPr>
    <w:rPr>
      <w:rFonts w:eastAsia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1A18BC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1A18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A18B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A18BC"/>
    <w:rPr>
      <w:rFonts w:eastAsia="Times New Roman" w:hAnsi="Times New Roman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377D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377D9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0E525D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0E525D"/>
    <w:pPr>
      <w:spacing w:after="120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0E525D"/>
    <w:rPr>
      <w:rFonts w:eastAsia="Times New Roman" w:hAnsi="Times New Roman" w:cs="Times New Roman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0E525D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0E525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0E525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0E525D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0E52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E52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0E525D"/>
    <w:pPr>
      <w:outlineLvl w:val="9"/>
    </w:pPr>
    <w:rPr>
      <w:rFonts w:hAnsiTheme="minorHAnsi" w:cstheme="minorHAnsi"/>
      <w:color w:val="7030A0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0E525D"/>
    <w:rPr>
      <w:rFonts w:asciiTheme="majorHAnsi" w:eastAsiaTheme="majorEastAsia" w:cstheme="minorHAnsi"/>
      <w:color w:val="7030A0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0E525D"/>
    <w:pPr>
      <w:outlineLvl w:val="9"/>
    </w:pPr>
    <w:rPr>
      <w:rFonts w:hAnsiTheme="minorHAnsi" w:cstheme="minorHAnsi"/>
      <w:color w:val="7030A0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0E525D"/>
    <w:rPr>
      <w:rFonts w:asciiTheme="majorHAnsi" w:eastAsiaTheme="majorEastAsia" w:cstheme="minorHAnsi"/>
      <w:color w:val="7030A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E525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0E525D"/>
    <w:pPr>
      <w:outlineLvl w:val="9"/>
    </w:pPr>
    <w:rPr>
      <w:rFonts w:hAnsiTheme="minorHAnsi" w:cstheme="minorHAnsi"/>
      <w:color w:val="7030A0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0E525D"/>
    <w:rPr>
      <w:rFonts w:asciiTheme="majorHAnsi" w:eastAsiaTheme="majorEastAsia" w:cstheme="minorHAnsi"/>
      <w:i/>
      <w:iCs/>
      <w:color w:val="7030A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E525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0E525D"/>
    <w:pPr>
      <w:outlineLvl w:val="9"/>
    </w:pPr>
    <w:rPr>
      <w:rFonts w:hAnsiTheme="minorHAnsi" w:cstheme="minorHAnsi"/>
      <w:color w:val="7030A0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0E525D"/>
    <w:rPr>
      <w:rFonts w:asciiTheme="majorHAnsi" w:eastAsiaTheme="majorEastAsia" w:cstheme="minorHAnsi"/>
      <w:color w:val="7030A0"/>
    </w:rPr>
  </w:style>
  <w:style w:type="character" w:customStyle="1" w:styleId="Heading5Char">
    <w:name w:val="Heading 5 Char"/>
    <w:basedOn w:val="DefaultParagraphFont"/>
    <w:link w:val="Heading5"/>
    <w:uiPriority w:val="9"/>
    <w:rsid w:val="000E525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0E525D"/>
    <w:pPr>
      <w:outlineLvl w:val="9"/>
    </w:pPr>
    <w:rPr>
      <w:rFonts w:hAnsiTheme="minorHAnsi" w:cstheme="minorHAnsi"/>
      <w:color w:val="7030A0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0E525D"/>
    <w:rPr>
      <w:rFonts w:asciiTheme="majorHAnsi" w:eastAsiaTheme="majorEastAsia" w:cstheme="minorHAnsi"/>
      <w:color w:val="7030A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E525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0E525D"/>
    <w:pPr>
      <w:outlineLvl w:val="9"/>
    </w:pPr>
    <w:rPr>
      <w:rFonts w:hAnsiTheme="minorHAnsi" w:cstheme="minorHAnsi"/>
      <w:color w:val="7030A0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0E525D"/>
    <w:rPr>
      <w:rFonts w:asciiTheme="majorHAnsi" w:eastAsiaTheme="majorEastAsia" w:cstheme="minorHAnsi"/>
      <w:i/>
      <w:iCs/>
      <w:color w:val="7030A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E525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0E525D"/>
    <w:pPr>
      <w:outlineLvl w:val="9"/>
    </w:pPr>
    <w:rPr>
      <w:rFonts w:hAnsiTheme="minorHAnsi" w:cstheme="minorHAnsi"/>
      <w:color w:val="7030A0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0E525D"/>
    <w:rPr>
      <w:rFonts w:asciiTheme="majorHAnsi" w:eastAsiaTheme="majorEastAsia" w:cstheme="minorHAnsi"/>
      <w:color w:val="7030A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E525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0E525D"/>
    <w:pPr>
      <w:outlineLvl w:val="9"/>
    </w:pPr>
    <w:rPr>
      <w:rFonts w:hAnsiTheme="minorHAnsi" w:cstheme="minorHAnsi"/>
      <w:color w:val="7030A0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0E525D"/>
    <w:rPr>
      <w:rFonts w:asciiTheme="majorHAnsi" w:eastAsiaTheme="majorEastAsia" w:cstheme="minorHAnsi"/>
      <w:i/>
      <w:iCs/>
      <w:color w:val="7030A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E525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NormalWeb">
    <w:name w:val="Normal (Web)"/>
    <w:basedOn w:val="Normal"/>
    <w:uiPriority w:val="99"/>
    <w:semiHidden/>
    <w:unhideWhenUsed/>
    <w:rsid w:val="00DA2107"/>
    <w:pPr>
      <w:spacing w:before="100" w:beforeAutospacing="1" w:after="100" w:afterAutospacing="1" w:line="240" w:lineRule="auto"/>
    </w:pPr>
    <w:rPr>
      <w:rFonts w:ascii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115681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B2285C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E201A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01A5"/>
    <w:rPr>
      <w:rFonts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E201A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01A5"/>
    <w:rPr>
      <w:rFonts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C69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C69D3"/>
    <w:rPr>
      <w:rFonts w:eastAsia="Times New Roman" w:hAnsi="Times New Roman" w:cs="Times New Roman"/>
      <w:b/>
      <w:bCs/>
      <w:sz w:val="20"/>
      <w:szCs w:val="20"/>
    </w:rPr>
  </w:style>
  <w:style w:type="character" w:customStyle="1" w:styleId="identifier">
    <w:name w:val="identifier"/>
    <w:basedOn w:val="DefaultParagraphFont"/>
    <w:rsid w:val="004C69D3"/>
  </w:style>
  <w:style w:type="character" w:customStyle="1" w:styleId="id-label">
    <w:name w:val="id-label"/>
    <w:basedOn w:val="DefaultParagraphFont"/>
    <w:rsid w:val="004C69D3"/>
  </w:style>
  <w:style w:type="paragraph" w:customStyle="1" w:styleId="EndNoteBibliographyTitle">
    <w:name w:val="EndNote Bibliography Title"/>
    <w:basedOn w:val="Normal"/>
    <w:link w:val="EndNoteBibliographyTitleZchn"/>
    <w:rsid w:val="00AD1F4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D1F4F"/>
    <w:rPr>
      <w:rFonts w:ascii="Calibri" w:eastAsia="Times New Roman" w:hAnsi="Calibri" w:cs="Calibri"/>
      <w:noProof/>
    </w:rPr>
  </w:style>
  <w:style w:type="paragraph" w:customStyle="1" w:styleId="EndNoteBibliography">
    <w:name w:val="EndNote Bibliography"/>
    <w:basedOn w:val="Normal"/>
    <w:link w:val="EndNoteBibliographyZchn"/>
    <w:rsid w:val="00AD1F4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AD1F4F"/>
    <w:rPr>
      <w:rFonts w:ascii="Calibri" w:eastAsia="Times New Roman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2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7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36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14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6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7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71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8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9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50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63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6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59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8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75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0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68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06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90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3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4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4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29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9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E77584-1726-408A-8875-66554BBCA9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750</Words>
  <Characters>37802</Characters>
  <Application>Microsoft Office Word</Application>
  <DocSecurity>0</DocSecurity>
  <Lines>1400</Lines>
  <Paragraphs>89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36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 Daumann</dc:creator>
  <cp:keywords/>
  <dc:description/>
  <cp:lastModifiedBy>prh</cp:lastModifiedBy>
  <cp:revision>2</cp:revision>
  <dcterms:created xsi:type="dcterms:W3CDTF">2021-02-18T15:50:00Z</dcterms:created>
  <dcterms:modified xsi:type="dcterms:W3CDTF">2021-02-18T15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imdau\OneDrive\Dokumente\Citavi 6\Projects\expressionpattern rabs\expressionpattern rabs.ctv6</vt:lpwstr>
  </property>
  <property fmtid="{D5CDD505-2E9C-101B-9397-08002B2CF9AE}" pid="3" name="CitaviDocumentProperty_7">
    <vt:lpwstr>expressionpattern rabs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5.0.0</vt:lpwstr>
  </property>
</Properties>
</file>